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36FAB" w14:textId="0742A538" w:rsidR="006305D7" w:rsidRPr="00882745" w:rsidRDefault="006305D7" w:rsidP="00894268">
      <w:pPr>
        <w:pStyle w:val="NormalWeb"/>
        <w:widowControl/>
        <w:spacing w:before="0" w:beforeAutospacing="0" w:after="0" w:afterAutospacing="0"/>
      </w:pPr>
      <w:r w:rsidRPr="00882745">
        <w:rPr>
          <w:b/>
          <w:bCs/>
        </w:rPr>
        <w:t>TITLE:</w:t>
      </w:r>
      <w:r w:rsidR="00894268" w:rsidRPr="00882745">
        <w:t xml:space="preserve"> </w:t>
      </w:r>
    </w:p>
    <w:p w14:paraId="7D4F9C1A" w14:textId="2B2C5A85" w:rsidR="007A4DD6" w:rsidRPr="00882745" w:rsidRDefault="00984C99" w:rsidP="00894268">
      <w:pPr>
        <w:widowControl/>
        <w:rPr>
          <w:color w:val="auto"/>
        </w:rPr>
      </w:pPr>
      <w:r w:rsidRPr="00882745">
        <w:rPr>
          <w:color w:val="auto"/>
        </w:rPr>
        <w:t xml:space="preserve">Evaluation of </w:t>
      </w:r>
      <w:r w:rsidR="00180061">
        <w:rPr>
          <w:color w:val="auto"/>
        </w:rPr>
        <w:t xml:space="preserve">the </w:t>
      </w:r>
      <w:r w:rsidR="00180061" w:rsidRPr="00882745">
        <w:rPr>
          <w:color w:val="auto"/>
        </w:rPr>
        <w:t>Feasibility, Safety</w:t>
      </w:r>
      <w:r w:rsidR="00180061">
        <w:rPr>
          <w:color w:val="auto"/>
        </w:rPr>
        <w:t>,</w:t>
      </w:r>
      <w:r w:rsidR="00180061" w:rsidRPr="00882745">
        <w:rPr>
          <w:color w:val="auto"/>
        </w:rPr>
        <w:t xml:space="preserve"> </w:t>
      </w:r>
      <w:r w:rsidRPr="00882745">
        <w:rPr>
          <w:color w:val="auto"/>
        </w:rPr>
        <w:t xml:space="preserve">and </w:t>
      </w:r>
      <w:r w:rsidR="00180061" w:rsidRPr="00882745">
        <w:rPr>
          <w:color w:val="auto"/>
        </w:rPr>
        <w:t>Accuracy</w:t>
      </w:r>
      <w:r w:rsidRPr="00882745">
        <w:rPr>
          <w:color w:val="auto"/>
        </w:rPr>
        <w:t xml:space="preserve"> of </w:t>
      </w:r>
      <w:r w:rsidR="00180061">
        <w:rPr>
          <w:color w:val="auto"/>
        </w:rPr>
        <w:t xml:space="preserve">an </w:t>
      </w:r>
      <w:r w:rsidR="00180061" w:rsidRPr="00882745">
        <w:rPr>
          <w:color w:val="auto"/>
        </w:rPr>
        <w:t>Intra</w:t>
      </w:r>
      <w:r w:rsidR="006F4D5D" w:rsidRPr="00882745">
        <w:rPr>
          <w:color w:val="auto"/>
        </w:rPr>
        <w:t xml:space="preserve">operative </w:t>
      </w:r>
      <w:r w:rsidR="00180061" w:rsidRPr="00882745">
        <w:rPr>
          <w:color w:val="auto"/>
        </w:rPr>
        <w:t>High</w:t>
      </w:r>
      <w:r w:rsidR="00180061">
        <w:rPr>
          <w:color w:val="auto"/>
        </w:rPr>
        <w:t>-</w:t>
      </w:r>
      <w:r w:rsidR="006F4D5D" w:rsidRPr="00882745">
        <w:rPr>
          <w:color w:val="auto"/>
        </w:rPr>
        <w:t xml:space="preserve">intensity </w:t>
      </w:r>
      <w:r w:rsidR="00180061" w:rsidRPr="00882745">
        <w:rPr>
          <w:color w:val="auto"/>
        </w:rPr>
        <w:t>Focused Ultrasound Device</w:t>
      </w:r>
      <w:r w:rsidR="003C455F" w:rsidRPr="00882745">
        <w:rPr>
          <w:color w:val="auto"/>
        </w:rPr>
        <w:t xml:space="preserve"> for </w:t>
      </w:r>
      <w:r w:rsidR="00180061" w:rsidRPr="00882745">
        <w:rPr>
          <w:color w:val="auto"/>
        </w:rPr>
        <w:t>Treating Liver Metastases</w:t>
      </w:r>
    </w:p>
    <w:p w14:paraId="72249F5B" w14:textId="77777777" w:rsidR="0073392F" w:rsidRPr="00882745" w:rsidRDefault="0073392F" w:rsidP="00894268">
      <w:pPr>
        <w:widowControl/>
        <w:rPr>
          <w:b/>
          <w:bCs/>
        </w:rPr>
      </w:pPr>
    </w:p>
    <w:p w14:paraId="02026777" w14:textId="77777777" w:rsidR="006305D7" w:rsidRPr="00882745" w:rsidRDefault="00566632" w:rsidP="00894268">
      <w:pPr>
        <w:widowControl/>
        <w:rPr>
          <w:color w:val="808080" w:themeColor="background1" w:themeShade="80"/>
        </w:rPr>
      </w:pPr>
      <w:r w:rsidRPr="00882745">
        <w:rPr>
          <w:b/>
          <w:bCs/>
        </w:rPr>
        <w:t>AUTHOR</w:t>
      </w:r>
      <w:r w:rsidR="006305D7" w:rsidRPr="00882745">
        <w:rPr>
          <w:b/>
          <w:bCs/>
        </w:rPr>
        <w:t>S</w:t>
      </w:r>
      <w:r w:rsidR="000B662E" w:rsidRPr="00882745">
        <w:rPr>
          <w:b/>
          <w:bCs/>
        </w:rPr>
        <w:t xml:space="preserve"> &amp; AFFILIATIONS</w:t>
      </w:r>
      <w:r w:rsidR="006305D7" w:rsidRPr="00882745">
        <w:rPr>
          <w:b/>
          <w:bCs/>
        </w:rPr>
        <w:t xml:space="preserve">: </w:t>
      </w:r>
    </w:p>
    <w:p w14:paraId="3147E805" w14:textId="77777777" w:rsidR="0073392F" w:rsidRPr="00882745" w:rsidRDefault="0073392F" w:rsidP="00894268">
      <w:pPr>
        <w:widowControl/>
      </w:pPr>
      <w:proofErr w:type="spellStart"/>
      <w:r w:rsidRPr="00882745">
        <w:t>Aurélien</w:t>
      </w:r>
      <w:proofErr w:type="spellEnd"/>
      <w:r w:rsidRPr="00882745">
        <w:t xml:space="preserve"> Dupré</w:t>
      </w:r>
      <w:r w:rsidRPr="00882745">
        <w:rPr>
          <w:vertAlign w:val="superscript"/>
        </w:rPr>
        <w:t>1,2</w:t>
      </w:r>
      <w:r w:rsidRPr="00882745">
        <w:t>, David Melodelima</w:t>
      </w:r>
      <w:r w:rsidRPr="00882745">
        <w:rPr>
          <w:vertAlign w:val="superscript"/>
        </w:rPr>
        <w:t>2</w:t>
      </w:r>
      <w:r w:rsidRPr="00882745">
        <w:t>, David Pérol</w:t>
      </w:r>
      <w:r w:rsidRPr="00882745">
        <w:rPr>
          <w:vertAlign w:val="superscript"/>
        </w:rPr>
        <w:t>3</w:t>
      </w:r>
      <w:r w:rsidRPr="00882745">
        <w:t>, Yao Chen</w:t>
      </w:r>
      <w:r w:rsidRPr="00882745">
        <w:rPr>
          <w:vertAlign w:val="superscript"/>
        </w:rPr>
        <w:t>1</w:t>
      </w:r>
      <w:r w:rsidRPr="00882745">
        <w:t xml:space="preserve">, </w:t>
      </w:r>
      <w:proofErr w:type="spellStart"/>
      <w:r w:rsidRPr="00882745">
        <w:t>Jérémy</w:t>
      </w:r>
      <w:proofErr w:type="spellEnd"/>
      <w:r w:rsidRPr="00882745">
        <w:t xml:space="preserve"> Vincenot</w:t>
      </w:r>
      <w:r w:rsidRPr="00882745">
        <w:rPr>
          <w:vertAlign w:val="superscript"/>
        </w:rPr>
        <w:t>2</w:t>
      </w:r>
      <w:r w:rsidRPr="00882745">
        <w:t>, Jean-Yves Chapelon</w:t>
      </w:r>
      <w:r w:rsidRPr="00882745">
        <w:rPr>
          <w:vertAlign w:val="superscript"/>
        </w:rPr>
        <w:t>2</w:t>
      </w:r>
      <w:r w:rsidRPr="00882745">
        <w:t>, Michel Rivoire</w:t>
      </w:r>
      <w:r w:rsidRPr="00882745">
        <w:rPr>
          <w:vertAlign w:val="superscript"/>
        </w:rPr>
        <w:t>1,2</w:t>
      </w:r>
      <w:r w:rsidRPr="00882745">
        <w:t xml:space="preserve"> </w:t>
      </w:r>
    </w:p>
    <w:p w14:paraId="2E9CCC9B" w14:textId="77777777" w:rsidR="0073392F" w:rsidRPr="00882745" w:rsidRDefault="0073392F" w:rsidP="00894268">
      <w:pPr>
        <w:widowControl/>
      </w:pPr>
    </w:p>
    <w:p w14:paraId="5062170C" w14:textId="5F996F84" w:rsidR="0073392F" w:rsidRPr="00882745" w:rsidRDefault="0073392F" w:rsidP="00894268">
      <w:pPr>
        <w:widowControl/>
      </w:pPr>
      <w:r w:rsidRPr="00882745">
        <w:rPr>
          <w:vertAlign w:val="superscript"/>
        </w:rPr>
        <w:t>1</w:t>
      </w:r>
      <w:r w:rsidRPr="00882745">
        <w:t xml:space="preserve">Centre Léon </w:t>
      </w:r>
      <w:proofErr w:type="spellStart"/>
      <w:r w:rsidRPr="00882745">
        <w:t>Bérard</w:t>
      </w:r>
      <w:proofErr w:type="spellEnd"/>
      <w:r w:rsidRPr="00882745">
        <w:t>, Department of Surgical Oncology, Lyon, France </w:t>
      </w:r>
    </w:p>
    <w:p w14:paraId="5E1AFECD" w14:textId="754E41CE" w:rsidR="0073392F" w:rsidRPr="00882745" w:rsidRDefault="0073392F" w:rsidP="00894268">
      <w:pPr>
        <w:widowControl/>
      </w:pPr>
      <w:r w:rsidRPr="00882745">
        <w:rPr>
          <w:vertAlign w:val="superscript"/>
        </w:rPr>
        <w:t>2</w:t>
      </w:r>
      <w:r w:rsidR="00180061" w:rsidRPr="00F8132A">
        <w:t>A</w:t>
      </w:r>
      <w:r w:rsidR="00180061">
        <w:t xml:space="preserve">pplications des </w:t>
      </w:r>
      <w:proofErr w:type="spellStart"/>
      <w:r w:rsidR="00180061">
        <w:t>ultrasons</w:t>
      </w:r>
      <w:proofErr w:type="spellEnd"/>
      <w:r w:rsidR="00180061">
        <w:t xml:space="preserve"> à la </w:t>
      </w:r>
      <w:proofErr w:type="spellStart"/>
      <w:r w:rsidR="00180061">
        <w:t>thérapie</w:t>
      </w:r>
      <w:proofErr w:type="spellEnd"/>
      <w:r w:rsidR="00180061">
        <w:t xml:space="preserve"> (</w:t>
      </w:r>
      <w:proofErr w:type="spellStart"/>
      <w:r w:rsidRPr="00882745">
        <w:t>LabTAU</w:t>
      </w:r>
      <w:proofErr w:type="spellEnd"/>
      <w:r w:rsidR="00180061">
        <w:t>)</w:t>
      </w:r>
      <w:r w:rsidRPr="00882745">
        <w:t xml:space="preserve">, </w:t>
      </w:r>
      <w:proofErr w:type="spellStart"/>
      <w:r w:rsidR="00180061">
        <w:t>Institut</w:t>
      </w:r>
      <w:proofErr w:type="spellEnd"/>
      <w:r w:rsidR="00180061">
        <w:t xml:space="preserve"> national de la santé et de la recherche </w:t>
      </w:r>
      <w:proofErr w:type="spellStart"/>
      <w:r w:rsidR="00180061">
        <w:t>médicale</w:t>
      </w:r>
      <w:proofErr w:type="spellEnd"/>
      <w:r w:rsidR="00180061">
        <w:t xml:space="preserve"> (</w:t>
      </w:r>
      <w:r w:rsidRPr="00882745">
        <w:t>INSERM</w:t>
      </w:r>
      <w:r w:rsidR="00180061">
        <w:t>)</w:t>
      </w:r>
      <w:r w:rsidRPr="00882745">
        <w:t xml:space="preserve">, Centre Léon </w:t>
      </w:r>
      <w:proofErr w:type="spellStart"/>
      <w:r w:rsidRPr="00882745">
        <w:t>Bérard</w:t>
      </w:r>
      <w:proofErr w:type="spellEnd"/>
      <w:r w:rsidRPr="00882745">
        <w:t xml:space="preserve">, </w:t>
      </w:r>
      <w:proofErr w:type="spellStart"/>
      <w:r w:rsidRPr="00882745">
        <w:t>Université</w:t>
      </w:r>
      <w:proofErr w:type="spellEnd"/>
      <w:r w:rsidRPr="00882745">
        <w:t xml:space="preserve"> Lyon 1, </w:t>
      </w:r>
      <w:proofErr w:type="spellStart"/>
      <w:r w:rsidRPr="00882745">
        <w:t>Univ</w:t>
      </w:r>
      <w:r w:rsidR="00180061">
        <w:t>ersité</w:t>
      </w:r>
      <w:proofErr w:type="spellEnd"/>
      <w:r w:rsidRPr="00882745">
        <w:t xml:space="preserve"> Lyon</w:t>
      </w:r>
      <w:r w:rsidR="00180061" w:rsidRPr="00882745">
        <w:t>, Lyon</w:t>
      </w:r>
      <w:r w:rsidRPr="00882745">
        <w:t>, France</w:t>
      </w:r>
    </w:p>
    <w:p w14:paraId="4CADD756" w14:textId="563F6196" w:rsidR="0073392F" w:rsidRPr="00882745" w:rsidRDefault="0073392F" w:rsidP="00894268">
      <w:pPr>
        <w:widowControl/>
      </w:pPr>
      <w:r w:rsidRPr="00882745">
        <w:rPr>
          <w:vertAlign w:val="superscript"/>
        </w:rPr>
        <w:t>3</w:t>
      </w:r>
      <w:r w:rsidRPr="00882745">
        <w:t xml:space="preserve">Centre Léon </w:t>
      </w:r>
      <w:proofErr w:type="spellStart"/>
      <w:r w:rsidRPr="00882745">
        <w:t>Bérard</w:t>
      </w:r>
      <w:proofErr w:type="spellEnd"/>
      <w:r w:rsidRPr="00882745">
        <w:t>, Biostatistics and Treatment Evaluation Unit, Lyon, France </w:t>
      </w:r>
    </w:p>
    <w:p w14:paraId="442AE86A" w14:textId="77777777" w:rsidR="0073392F" w:rsidRPr="00882745" w:rsidRDefault="0073392F" w:rsidP="00894268">
      <w:pPr>
        <w:widowControl/>
      </w:pPr>
    </w:p>
    <w:p w14:paraId="3D23131C" w14:textId="77777777" w:rsidR="0073392F" w:rsidRPr="00F8132A" w:rsidRDefault="00566632" w:rsidP="00894268">
      <w:pPr>
        <w:widowControl/>
        <w:rPr>
          <w:b/>
        </w:rPr>
      </w:pPr>
      <w:r w:rsidRPr="00F8132A">
        <w:rPr>
          <w:b/>
        </w:rPr>
        <w:t>Corresponding Author</w:t>
      </w:r>
      <w:r w:rsidR="0073392F" w:rsidRPr="00F8132A">
        <w:rPr>
          <w:b/>
        </w:rPr>
        <w:t>s:</w:t>
      </w:r>
    </w:p>
    <w:p w14:paraId="081F2838" w14:textId="22E2B401" w:rsidR="0073392F" w:rsidRPr="00F8132A" w:rsidRDefault="0073392F" w:rsidP="00894268">
      <w:pPr>
        <w:widowControl/>
        <w:rPr>
          <w:color w:val="auto"/>
        </w:rPr>
      </w:pPr>
      <w:proofErr w:type="spellStart"/>
      <w:r w:rsidRPr="00882745">
        <w:t>Aurélien</w:t>
      </w:r>
      <w:proofErr w:type="spellEnd"/>
      <w:r w:rsidRPr="00882745">
        <w:t xml:space="preserve"> </w:t>
      </w:r>
      <w:proofErr w:type="spellStart"/>
      <w:r w:rsidRPr="00882745">
        <w:t>Dupré</w:t>
      </w:r>
      <w:proofErr w:type="spellEnd"/>
      <w:r w:rsidR="00180061">
        <w:tab/>
        <w:t>(</w:t>
      </w:r>
      <w:r w:rsidR="00180061" w:rsidRPr="00F8132A">
        <w:rPr>
          <w:rStyle w:val="Hyperlink"/>
          <w:color w:val="auto"/>
          <w:u w:val="none"/>
        </w:rPr>
        <w:t>aurelien.dupre@lyon.unicancer.fr)</w:t>
      </w:r>
    </w:p>
    <w:p w14:paraId="2E569149" w14:textId="6E204002" w:rsidR="0073392F" w:rsidRPr="00F8132A" w:rsidRDefault="0073392F" w:rsidP="00894268">
      <w:pPr>
        <w:widowControl/>
        <w:rPr>
          <w:color w:val="auto"/>
        </w:rPr>
      </w:pPr>
      <w:r w:rsidRPr="00F8132A">
        <w:rPr>
          <w:color w:val="auto"/>
        </w:rPr>
        <w:t xml:space="preserve">Phone </w:t>
      </w:r>
      <w:r w:rsidR="00180061" w:rsidRPr="00F8132A">
        <w:rPr>
          <w:color w:val="auto"/>
        </w:rPr>
        <w:t>n</w:t>
      </w:r>
      <w:r w:rsidRPr="00F8132A">
        <w:rPr>
          <w:color w:val="auto"/>
        </w:rPr>
        <w:t>umber: +33 478782639</w:t>
      </w:r>
    </w:p>
    <w:p w14:paraId="4D7F0778" w14:textId="77777777" w:rsidR="00180061" w:rsidRPr="00F8132A" w:rsidRDefault="00180061" w:rsidP="00894268">
      <w:pPr>
        <w:widowControl/>
        <w:rPr>
          <w:color w:val="auto"/>
        </w:rPr>
      </w:pPr>
    </w:p>
    <w:p w14:paraId="7227D3F7" w14:textId="18FB5E8E" w:rsidR="0073392F" w:rsidRPr="00F8132A" w:rsidRDefault="0073392F" w:rsidP="00894268">
      <w:pPr>
        <w:widowControl/>
        <w:rPr>
          <w:color w:val="auto"/>
        </w:rPr>
      </w:pPr>
      <w:r w:rsidRPr="00F8132A">
        <w:rPr>
          <w:color w:val="auto"/>
        </w:rPr>
        <w:t xml:space="preserve">David </w:t>
      </w:r>
      <w:proofErr w:type="spellStart"/>
      <w:r w:rsidRPr="00F8132A">
        <w:rPr>
          <w:color w:val="auto"/>
        </w:rPr>
        <w:t>Melodelima</w:t>
      </w:r>
      <w:proofErr w:type="spellEnd"/>
      <w:r w:rsidR="00180061" w:rsidRPr="00F8132A">
        <w:rPr>
          <w:color w:val="auto"/>
        </w:rPr>
        <w:tab/>
        <w:t>(</w:t>
      </w:r>
      <w:r w:rsidR="00180061" w:rsidRPr="00F8132A">
        <w:rPr>
          <w:rStyle w:val="Hyperlink"/>
          <w:color w:val="auto"/>
          <w:u w:val="none"/>
        </w:rPr>
        <w:t>david.melodelima@inserm.fr)</w:t>
      </w:r>
    </w:p>
    <w:p w14:paraId="7CFBA35D" w14:textId="7E671BF7" w:rsidR="00D04A95" w:rsidRPr="00882745" w:rsidRDefault="0073392F" w:rsidP="00894268">
      <w:pPr>
        <w:widowControl/>
      </w:pPr>
      <w:r w:rsidRPr="00882745">
        <w:t xml:space="preserve">Phone </w:t>
      </w:r>
      <w:r w:rsidR="00180061">
        <w:t>n</w:t>
      </w:r>
      <w:r w:rsidRPr="00882745">
        <w:t>umber: +33 472681930</w:t>
      </w:r>
    </w:p>
    <w:p w14:paraId="5CB711B5" w14:textId="77777777" w:rsidR="0073392F" w:rsidRPr="00882745" w:rsidRDefault="0073392F" w:rsidP="00894268">
      <w:pPr>
        <w:widowControl/>
        <w:rPr>
          <w:bCs/>
          <w:color w:val="808080" w:themeColor="background1" w:themeShade="80"/>
        </w:rPr>
      </w:pPr>
    </w:p>
    <w:p w14:paraId="762F2E62" w14:textId="77777777" w:rsidR="006305D7" w:rsidRPr="00882745" w:rsidRDefault="006305D7" w:rsidP="00894268">
      <w:pPr>
        <w:pStyle w:val="NormalWeb"/>
        <w:widowControl/>
        <w:spacing w:before="0" w:beforeAutospacing="0" w:after="0" w:afterAutospacing="0"/>
      </w:pPr>
      <w:r w:rsidRPr="00882745">
        <w:rPr>
          <w:b/>
          <w:bCs/>
        </w:rPr>
        <w:t>KEYWORDS:</w:t>
      </w:r>
      <w:r w:rsidRPr="00882745">
        <w:t xml:space="preserve"> </w:t>
      </w:r>
    </w:p>
    <w:p w14:paraId="0B135972" w14:textId="68723205" w:rsidR="006305D7" w:rsidRPr="00882745" w:rsidRDefault="00180061" w:rsidP="00894268">
      <w:pPr>
        <w:pStyle w:val="NormalWeb"/>
        <w:widowControl/>
        <w:spacing w:before="0" w:beforeAutospacing="0" w:after="0" w:afterAutospacing="0"/>
      </w:pPr>
      <w:r>
        <w:t>H</w:t>
      </w:r>
      <w:r w:rsidR="0073392F" w:rsidRPr="00882745">
        <w:t>igh</w:t>
      </w:r>
      <w:r>
        <w:t>-</w:t>
      </w:r>
      <w:r w:rsidR="0073392F" w:rsidRPr="00882745">
        <w:t>intensity focused ultrasound, HIFU, ultrasound, liver metastases, colorectal cancer, thermal ablation, focal destruction, clinical trial</w:t>
      </w:r>
    </w:p>
    <w:p w14:paraId="005B1700" w14:textId="77777777" w:rsidR="0073392F" w:rsidRPr="00882745" w:rsidRDefault="0073392F" w:rsidP="00894268">
      <w:pPr>
        <w:pStyle w:val="NormalWeb"/>
        <w:widowControl/>
        <w:spacing w:before="0" w:beforeAutospacing="0" w:after="0" w:afterAutospacing="0"/>
      </w:pPr>
    </w:p>
    <w:p w14:paraId="418E1166" w14:textId="77777777" w:rsidR="006305D7" w:rsidRPr="00882745" w:rsidRDefault="006305D7" w:rsidP="00894268">
      <w:pPr>
        <w:widowControl/>
      </w:pPr>
      <w:r w:rsidRPr="00882745">
        <w:rPr>
          <w:b/>
          <w:bCs/>
        </w:rPr>
        <w:t>SHORT ABSTRACT:</w:t>
      </w:r>
      <w:r w:rsidRPr="00882745">
        <w:t xml:space="preserve"> </w:t>
      </w:r>
    </w:p>
    <w:p w14:paraId="023E4AF4" w14:textId="3282D4A7" w:rsidR="0073392F" w:rsidRPr="00882745" w:rsidRDefault="00180061" w:rsidP="00894268">
      <w:pPr>
        <w:widowControl/>
      </w:pPr>
      <w:r>
        <w:t>Here, we present a</w:t>
      </w:r>
      <w:r w:rsidR="0073392F" w:rsidRPr="00882745">
        <w:t>n ablate-and-resect prospective study to evaluate the feasibility, safety</w:t>
      </w:r>
      <w:r>
        <w:t>,</w:t>
      </w:r>
      <w:r w:rsidR="0073392F" w:rsidRPr="00882745">
        <w:t xml:space="preserve"> and accuracy of intraoperative high</w:t>
      </w:r>
      <w:r>
        <w:t>-</w:t>
      </w:r>
      <w:r w:rsidR="0073392F" w:rsidRPr="00882745">
        <w:t xml:space="preserve">intensity focused ultrasound ablation in patients undergoing hepatectomy for liver metastases. </w:t>
      </w:r>
    </w:p>
    <w:p w14:paraId="2ACE2CC9" w14:textId="77777777" w:rsidR="006305D7" w:rsidRPr="00882745" w:rsidRDefault="006305D7" w:rsidP="00894268">
      <w:pPr>
        <w:widowControl/>
      </w:pPr>
    </w:p>
    <w:p w14:paraId="4298F310" w14:textId="77777777" w:rsidR="006305D7" w:rsidRPr="00882745" w:rsidRDefault="006305D7" w:rsidP="00894268">
      <w:pPr>
        <w:widowControl/>
        <w:rPr>
          <w:color w:val="808080"/>
        </w:rPr>
      </w:pPr>
      <w:r w:rsidRPr="00882745">
        <w:rPr>
          <w:b/>
          <w:bCs/>
        </w:rPr>
        <w:t>LONG ABSTRACT:</w:t>
      </w:r>
      <w:r w:rsidRPr="00882745">
        <w:t xml:space="preserve"> </w:t>
      </w:r>
    </w:p>
    <w:p w14:paraId="00B187B4" w14:textId="5DDD7D86" w:rsidR="00C417C6" w:rsidRPr="00882745" w:rsidRDefault="006F4D5D" w:rsidP="00894268">
      <w:pPr>
        <w:widowControl/>
      </w:pPr>
      <w:r w:rsidRPr="00882745">
        <w:rPr>
          <w:color w:val="auto"/>
        </w:rPr>
        <w:t>Today</w:t>
      </w:r>
      <w:r w:rsidR="00180061">
        <w:rPr>
          <w:color w:val="auto"/>
        </w:rPr>
        <w:t>,</w:t>
      </w:r>
      <w:r w:rsidRPr="00882745">
        <w:rPr>
          <w:color w:val="auto"/>
        </w:rPr>
        <w:t xml:space="preserve"> the only potential</w:t>
      </w:r>
      <w:r w:rsidR="00F8132A">
        <w:rPr>
          <w:color w:val="auto"/>
        </w:rPr>
        <w:t>ly</w:t>
      </w:r>
      <w:r w:rsidRPr="00882745">
        <w:rPr>
          <w:color w:val="auto"/>
        </w:rPr>
        <w:t xml:space="preserve"> curative option in patients </w:t>
      </w:r>
      <w:r w:rsidR="00C417C6" w:rsidRPr="00882745">
        <w:rPr>
          <w:color w:val="auto"/>
        </w:rPr>
        <w:t>with colorectal liver metastases</w:t>
      </w:r>
      <w:r w:rsidRPr="00882745">
        <w:rPr>
          <w:color w:val="auto"/>
        </w:rPr>
        <w:t xml:space="preserve"> is surgery. However</w:t>
      </w:r>
      <w:r w:rsidR="00180061">
        <w:rPr>
          <w:color w:val="auto"/>
        </w:rPr>
        <w:t>,</w:t>
      </w:r>
      <w:r w:rsidRPr="00882745">
        <w:rPr>
          <w:color w:val="auto"/>
        </w:rPr>
        <w:t xml:space="preserve"> liver resection is feasible in </w:t>
      </w:r>
      <w:r w:rsidR="00C417C6" w:rsidRPr="00882745">
        <w:rPr>
          <w:color w:val="auto"/>
        </w:rPr>
        <w:t xml:space="preserve">less than 20% of patients. </w:t>
      </w:r>
      <w:r w:rsidRPr="00882745">
        <w:rPr>
          <w:color w:val="auto"/>
        </w:rPr>
        <w:t>Surgery has been widely used in association with r</w:t>
      </w:r>
      <w:r w:rsidR="00D2004C" w:rsidRPr="00882745">
        <w:rPr>
          <w:color w:val="auto"/>
        </w:rPr>
        <w:t>adiofrequency</w:t>
      </w:r>
      <w:r w:rsidRPr="00882745">
        <w:rPr>
          <w:color w:val="auto"/>
        </w:rPr>
        <w:t>, cryotherapy</w:t>
      </w:r>
      <w:r w:rsidR="00180061">
        <w:rPr>
          <w:color w:val="auto"/>
        </w:rPr>
        <w:t>,</w:t>
      </w:r>
      <w:r w:rsidR="00D2004C" w:rsidRPr="00882745">
        <w:rPr>
          <w:color w:val="auto"/>
        </w:rPr>
        <w:t xml:space="preserve"> or microwave</w:t>
      </w:r>
      <w:r w:rsidRPr="00882745">
        <w:rPr>
          <w:color w:val="auto"/>
        </w:rPr>
        <w:t>s</w:t>
      </w:r>
      <w:r w:rsidR="00D2004C" w:rsidRPr="00882745">
        <w:rPr>
          <w:color w:val="auto"/>
        </w:rPr>
        <w:t xml:space="preserve"> </w:t>
      </w:r>
      <w:r w:rsidR="0083774D" w:rsidRPr="00882745">
        <w:rPr>
          <w:color w:val="auto"/>
        </w:rPr>
        <w:t xml:space="preserve">to expand the number of </w:t>
      </w:r>
      <w:r w:rsidRPr="00882745">
        <w:rPr>
          <w:color w:val="auto"/>
        </w:rPr>
        <w:t>treatments performed with a curative intent</w:t>
      </w:r>
      <w:r w:rsidR="00CA667B" w:rsidRPr="00882745">
        <w:rPr>
          <w:color w:val="auto"/>
        </w:rPr>
        <w:t>.</w:t>
      </w:r>
      <w:r w:rsidR="00C417C6" w:rsidRPr="00882745">
        <w:rPr>
          <w:color w:val="auto"/>
        </w:rPr>
        <w:t xml:space="preserve"> </w:t>
      </w:r>
      <w:r w:rsidR="00573471">
        <w:rPr>
          <w:color w:val="auto"/>
        </w:rPr>
        <w:t>Nevertheless</w:t>
      </w:r>
      <w:r w:rsidR="00CB3762" w:rsidRPr="00882745">
        <w:rPr>
          <w:color w:val="auto"/>
        </w:rPr>
        <w:t>,</w:t>
      </w:r>
      <w:r w:rsidR="00CA667B" w:rsidRPr="00882745">
        <w:rPr>
          <w:color w:val="auto"/>
        </w:rPr>
        <w:t xml:space="preserve"> </w:t>
      </w:r>
      <w:r w:rsidR="00B477C9" w:rsidRPr="00882745">
        <w:rPr>
          <w:color w:val="auto"/>
        </w:rPr>
        <w:t xml:space="preserve">several limitations have </w:t>
      </w:r>
      <w:proofErr w:type="gramStart"/>
      <w:r w:rsidR="00B477C9" w:rsidRPr="00882745">
        <w:rPr>
          <w:color w:val="auto"/>
        </w:rPr>
        <w:t>been documented</w:t>
      </w:r>
      <w:proofErr w:type="gramEnd"/>
      <w:r w:rsidR="00B477C9" w:rsidRPr="00882745">
        <w:rPr>
          <w:color w:val="auto"/>
        </w:rPr>
        <w:t xml:space="preserve"> when using </w:t>
      </w:r>
      <w:r w:rsidR="00C417C6" w:rsidRPr="00882745">
        <w:rPr>
          <w:color w:val="auto"/>
        </w:rPr>
        <w:t xml:space="preserve">these techniques </w:t>
      </w:r>
      <w:r w:rsidR="00B477C9" w:rsidRPr="00882745">
        <w:rPr>
          <w:color w:val="auto"/>
        </w:rPr>
        <w:t>(</w:t>
      </w:r>
      <w:r w:rsidR="00573471">
        <w:rPr>
          <w:i/>
          <w:color w:val="auto"/>
        </w:rPr>
        <w:t>i.e.</w:t>
      </w:r>
      <w:r w:rsidR="00573471">
        <w:rPr>
          <w:color w:val="auto"/>
        </w:rPr>
        <w:t xml:space="preserve">, a </w:t>
      </w:r>
      <w:r w:rsidR="00B477C9" w:rsidRPr="00882745">
        <w:rPr>
          <w:color w:val="auto"/>
        </w:rPr>
        <w:t>traumatic puncture of the pare</w:t>
      </w:r>
      <w:r w:rsidR="00CF0BBE" w:rsidRPr="00882745">
        <w:rPr>
          <w:color w:val="auto"/>
        </w:rPr>
        <w:t xml:space="preserve">nchyma, </w:t>
      </w:r>
      <w:r w:rsidR="00573471">
        <w:rPr>
          <w:color w:val="auto"/>
        </w:rPr>
        <w:t xml:space="preserve">a </w:t>
      </w:r>
      <w:r w:rsidR="00CF0BBE" w:rsidRPr="00882745">
        <w:rPr>
          <w:color w:val="auto"/>
        </w:rPr>
        <w:t>limited size of lesions</w:t>
      </w:r>
      <w:r w:rsidR="00573471">
        <w:rPr>
          <w:color w:val="auto"/>
        </w:rPr>
        <w:t>,</w:t>
      </w:r>
      <w:r w:rsidR="00B477C9" w:rsidRPr="00882745">
        <w:rPr>
          <w:color w:val="auto"/>
        </w:rPr>
        <w:t xml:space="preserve"> and </w:t>
      </w:r>
      <w:r w:rsidR="00573471">
        <w:rPr>
          <w:color w:val="auto"/>
        </w:rPr>
        <w:t xml:space="preserve">an </w:t>
      </w:r>
      <w:r w:rsidR="00B477C9" w:rsidRPr="00882745">
        <w:rPr>
          <w:color w:val="auto"/>
        </w:rPr>
        <w:t>inability to monitor the treatment in real</w:t>
      </w:r>
      <w:r w:rsidR="00573471">
        <w:rPr>
          <w:color w:val="auto"/>
        </w:rPr>
        <w:t>-</w:t>
      </w:r>
      <w:r w:rsidR="00B477C9" w:rsidRPr="00882745">
        <w:rPr>
          <w:color w:val="auto"/>
        </w:rPr>
        <w:t>time)</w:t>
      </w:r>
      <w:r w:rsidR="00C417C6" w:rsidRPr="00882745">
        <w:rPr>
          <w:color w:val="auto"/>
        </w:rPr>
        <w:t>.</w:t>
      </w:r>
      <w:r w:rsidR="00C417C6" w:rsidRPr="00882745">
        <w:rPr>
          <w:color w:val="FF0000"/>
        </w:rPr>
        <w:t xml:space="preserve"> </w:t>
      </w:r>
      <w:r w:rsidR="00C417C6" w:rsidRPr="00882745">
        <w:rPr>
          <w:color w:val="auto"/>
        </w:rPr>
        <w:t>High</w:t>
      </w:r>
      <w:r w:rsidR="00573471">
        <w:rPr>
          <w:color w:val="auto"/>
        </w:rPr>
        <w:t>-</w:t>
      </w:r>
      <w:r w:rsidR="00C417C6" w:rsidRPr="00882745">
        <w:rPr>
          <w:color w:val="auto"/>
        </w:rPr>
        <w:t xml:space="preserve">intensity focused ultrasound (HIFU) technology </w:t>
      </w:r>
      <w:r w:rsidR="000A41DA" w:rsidRPr="00882745">
        <w:rPr>
          <w:color w:val="auto"/>
        </w:rPr>
        <w:t xml:space="preserve">can achieve precise ablations of biological tissues </w:t>
      </w:r>
      <w:r w:rsidR="0042171F" w:rsidRPr="00882745">
        <w:rPr>
          <w:color w:val="auto"/>
        </w:rPr>
        <w:t>without incisions or radiation</w:t>
      </w:r>
      <w:r w:rsidR="00C417C6" w:rsidRPr="00882745">
        <w:rPr>
          <w:color w:val="auto"/>
        </w:rPr>
        <w:t xml:space="preserve">. </w:t>
      </w:r>
      <w:r w:rsidR="00711C9C" w:rsidRPr="00882745">
        <w:rPr>
          <w:color w:val="auto"/>
        </w:rPr>
        <w:t>C</w:t>
      </w:r>
      <w:r w:rsidR="00C417C6" w:rsidRPr="00882745">
        <w:rPr>
          <w:color w:val="auto"/>
        </w:rPr>
        <w:t xml:space="preserve">urrent </w:t>
      </w:r>
      <w:r w:rsidR="00CA667B" w:rsidRPr="00882745">
        <w:t xml:space="preserve">HIFU devices are </w:t>
      </w:r>
      <w:r w:rsidR="00C417C6" w:rsidRPr="00882745">
        <w:t>based o</w:t>
      </w:r>
      <w:r w:rsidR="00711C9C" w:rsidRPr="00882745">
        <w:t xml:space="preserve">n an </w:t>
      </w:r>
      <w:r w:rsidR="00365314" w:rsidRPr="00882745">
        <w:t>extrac</w:t>
      </w:r>
      <w:r w:rsidR="00711C9C" w:rsidRPr="00882745">
        <w:t>orporeal approach w</w:t>
      </w:r>
      <w:r w:rsidR="00C417C6" w:rsidRPr="00882745">
        <w:t>i</w:t>
      </w:r>
      <w:r w:rsidR="00711C9C" w:rsidRPr="00882745">
        <w:t>t</w:t>
      </w:r>
      <w:r w:rsidR="00C417C6" w:rsidRPr="00882745">
        <w:t>h limit</w:t>
      </w:r>
      <w:r w:rsidR="00711C9C" w:rsidRPr="00882745">
        <w:t xml:space="preserve">ed access to the </w:t>
      </w:r>
      <w:r w:rsidR="00C417C6" w:rsidRPr="00882745">
        <w:t xml:space="preserve">liver. We </w:t>
      </w:r>
      <w:r w:rsidR="00B04BD8" w:rsidRPr="00882745">
        <w:t xml:space="preserve">have </w:t>
      </w:r>
      <w:r w:rsidR="00C417C6" w:rsidRPr="00882745">
        <w:t xml:space="preserve">developed a HIFU device designed for intraoperative use. </w:t>
      </w:r>
      <w:r w:rsidR="004121A0" w:rsidRPr="00882745">
        <w:t>The use of a toroidal transducer enables an ablation rate (10 c</w:t>
      </w:r>
      <w:r w:rsidR="00E01DBE" w:rsidRPr="00882745">
        <w:t>m</w:t>
      </w:r>
      <w:r w:rsidR="00E01DBE" w:rsidRPr="00882745">
        <w:rPr>
          <w:vertAlign w:val="superscript"/>
        </w:rPr>
        <w:t>3</w:t>
      </w:r>
      <w:r w:rsidR="004121A0" w:rsidRPr="00882745">
        <w:t>.min</w:t>
      </w:r>
      <w:r w:rsidR="004121A0" w:rsidRPr="00882745">
        <w:rPr>
          <w:vertAlign w:val="superscript"/>
        </w:rPr>
        <w:t>-1</w:t>
      </w:r>
      <w:r w:rsidR="004121A0" w:rsidRPr="00882745">
        <w:t xml:space="preserve">) </w:t>
      </w:r>
      <w:r w:rsidR="00B04BD8" w:rsidRPr="00882745">
        <w:t xml:space="preserve">higher than any other treatment and </w:t>
      </w:r>
      <w:r w:rsidR="00CB3762" w:rsidRPr="00882745">
        <w:t xml:space="preserve">is </w:t>
      </w:r>
      <w:r w:rsidR="004121A0" w:rsidRPr="00882745">
        <w:t xml:space="preserve">independent </w:t>
      </w:r>
      <w:r w:rsidR="00690A8D">
        <w:t>of</w:t>
      </w:r>
      <w:r w:rsidR="004121A0" w:rsidRPr="00882745">
        <w:t xml:space="preserve"> </w:t>
      </w:r>
      <w:r w:rsidR="00B04BD8" w:rsidRPr="00882745">
        <w:t>perfusion</w:t>
      </w:r>
      <w:r w:rsidR="004121A0" w:rsidRPr="00882745">
        <w:t xml:space="preserve">. </w:t>
      </w:r>
    </w:p>
    <w:p w14:paraId="63BFCF44" w14:textId="77777777" w:rsidR="006A2EE4" w:rsidRPr="00882745" w:rsidRDefault="006A2EE4" w:rsidP="00894268">
      <w:pPr>
        <w:widowControl/>
      </w:pPr>
    </w:p>
    <w:p w14:paraId="35AFC488" w14:textId="4533F2EE" w:rsidR="00C417C6" w:rsidRPr="00882745" w:rsidRDefault="000A41DA" w:rsidP="00894268">
      <w:pPr>
        <w:widowControl/>
      </w:pPr>
      <w:r w:rsidRPr="00882745">
        <w:rPr>
          <w:color w:val="auto"/>
        </w:rPr>
        <w:t>The feasibility, safety</w:t>
      </w:r>
      <w:r w:rsidR="00573471">
        <w:rPr>
          <w:color w:val="auto"/>
        </w:rPr>
        <w:t>,</w:t>
      </w:r>
      <w:r w:rsidRPr="00882745">
        <w:rPr>
          <w:color w:val="auto"/>
        </w:rPr>
        <w:t xml:space="preserve"> and accuracy of intraoperative HIFU ablation </w:t>
      </w:r>
      <w:proofErr w:type="gramStart"/>
      <w:r w:rsidRPr="00882745">
        <w:rPr>
          <w:color w:val="auto"/>
        </w:rPr>
        <w:t>were evaluated</w:t>
      </w:r>
      <w:proofErr w:type="gramEnd"/>
      <w:r w:rsidRPr="00882745">
        <w:rPr>
          <w:color w:val="auto"/>
        </w:rPr>
        <w:t xml:space="preserve"> during a</w:t>
      </w:r>
      <w:r w:rsidR="00C417C6" w:rsidRPr="00882745">
        <w:rPr>
          <w:color w:val="auto"/>
        </w:rPr>
        <w:t>n ablate-and-resect prospective study</w:t>
      </w:r>
      <w:r w:rsidRPr="00882745">
        <w:rPr>
          <w:color w:val="auto"/>
        </w:rPr>
        <w:t>.</w:t>
      </w:r>
      <w:r w:rsidR="00C417C6" w:rsidRPr="00882745">
        <w:rPr>
          <w:color w:val="auto"/>
        </w:rPr>
        <w:t xml:space="preserve"> </w:t>
      </w:r>
      <w:r w:rsidRPr="00882745">
        <w:rPr>
          <w:color w:val="auto"/>
        </w:rPr>
        <w:t xml:space="preserve">This clinical </w:t>
      </w:r>
      <w:r w:rsidR="00573471">
        <w:rPr>
          <w:color w:val="auto"/>
        </w:rPr>
        <w:t>p</w:t>
      </w:r>
      <w:r w:rsidRPr="00882745">
        <w:rPr>
          <w:color w:val="auto"/>
        </w:rPr>
        <w:t xml:space="preserve">hase I and </w:t>
      </w:r>
      <w:proofErr w:type="spellStart"/>
      <w:r w:rsidRPr="00882745">
        <w:rPr>
          <w:color w:val="auto"/>
        </w:rPr>
        <w:t>IIa</w:t>
      </w:r>
      <w:proofErr w:type="spellEnd"/>
      <w:r w:rsidRPr="00882745">
        <w:rPr>
          <w:color w:val="auto"/>
        </w:rPr>
        <w:t xml:space="preserve"> study </w:t>
      </w:r>
      <w:proofErr w:type="gramStart"/>
      <w:r w:rsidR="00C417C6" w:rsidRPr="00882745">
        <w:rPr>
          <w:color w:val="auto"/>
        </w:rPr>
        <w:t xml:space="preserve">was </w:t>
      </w:r>
      <w:r w:rsidRPr="00882745">
        <w:rPr>
          <w:color w:val="auto"/>
        </w:rPr>
        <w:t>performed</w:t>
      </w:r>
      <w:proofErr w:type="gramEnd"/>
      <w:r w:rsidRPr="00882745">
        <w:rPr>
          <w:color w:val="auto"/>
        </w:rPr>
        <w:t xml:space="preserve"> </w:t>
      </w:r>
      <w:r w:rsidR="00C417C6" w:rsidRPr="00882745">
        <w:rPr>
          <w:color w:val="auto"/>
        </w:rPr>
        <w:t xml:space="preserve">in patients </w:t>
      </w:r>
      <w:r w:rsidR="00C417C6" w:rsidRPr="00882745">
        <w:rPr>
          <w:color w:val="auto"/>
        </w:rPr>
        <w:lastRenderedPageBreak/>
        <w:t xml:space="preserve">undergoing hepatectomy for liver metastases. </w:t>
      </w:r>
      <w:r w:rsidRPr="00882745">
        <w:rPr>
          <w:color w:val="auto"/>
        </w:rPr>
        <w:t xml:space="preserve">The HIFU treatment was </w:t>
      </w:r>
      <w:r w:rsidR="00C417C6" w:rsidRPr="00882745">
        <w:rPr>
          <w:color w:val="auto"/>
        </w:rPr>
        <w:t>performed on healthy tissue scheduled for resection.</w:t>
      </w:r>
      <w:r w:rsidR="00C417C6" w:rsidRPr="00882745">
        <w:rPr>
          <w:color w:val="FF0000"/>
        </w:rPr>
        <w:t xml:space="preserve"> </w:t>
      </w:r>
      <w:r w:rsidR="00C417C6" w:rsidRPr="00882745">
        <w:t>Liver metastases measuring less than 20 mm will be targeted during phase IIb (currently ongoing).</w:t>
      </w:r>
      <w:r w:rsidR="00B04BD8" w:rsidRPr="00882745">
        <w:t xml:space="preserve"> </w:t>
      </w:r>
      <w:r w:rsidR="00C417C6" w:rsidRPr="00882745">
        <w:t xml:space="preserve">This </w:t>
      </w:r>
      <w:r w:rsidR="00CB3762" w:rsidRPr="00882745">
        <w:t>set</w:t>
      </w:r>
      <w:r w:rsidR="00573471">
        <w:t>-</w:t>
      </w:r>
      <w:r w:rsidR="00CB3762" w:rsidRPr="00882745">
        <w:t xml:space="preserve">up </w:t>
      </w:r>
      <w:r w:rsidR="00C417C6" w:rsidRPr="00882745">
        <w:t>allow</w:t>
      </w:r>
      <w:r w:rsidR="00573471">
        <w:t>s</w:t>
      </w:r>
      <w:r w:rsidR="00C417C6" w:rsidRPr="00882745">
        <w:t xml:space="preserve"> </w:t>
      </w:r>
      <w:r w:rsidR="00573471">
        <w:t xml:space="preserve">the </w:t>
      </w:r>
      <w:r w:rsidR="00C417C6" w:rsidRPr="00882745">
        <w:t>real-time evaluation of HIFU ablation while protecting participating patients from any adverse effects related to this new technique.</w:t>
      </w:r>
    </w:p>
    <w:p w14:paraId="25E36B2F" w14:textId="77777777" w:rsidR="006A2EE4" w:rsidRPr="00882745" w:rsidRDefault="006A2EE4" w:rsidP="00894268">
      <w:pPr>
        <w:widowControl/>
      </w:pPr>
    </w:p>
    <w:p w14:paraId="6A23CB94" w14:textId="6EB49B45" w:rsidR="00176DC8" w:rsidRPr="00882745" w:rsidRDefault="00AE7DB9" w:rsidP="00894268">
      <w:pPr>
        <w:widowControl/>
        <w:rPr>
          <w:color w:val="FF0000"/>
        </w:rPr>
      </w:pPr>
      <w:r w:rsidRPr="00882745">
        <w:rPr>
          <w:color w:val="auto"/>
        </w:rPr>
        <w:t xml:space="preserve">Fifteen patients </w:t>
      </w:r>
      <w:proofErr w:type="gramStart"/>
      <w:r w:rsidRPr="00882745">
        <w:rPr>
          <w:color w:val="auto"/>
        </w:rPr>
        <w:t>were included</w:t>
      </w:r>
      <w:proofErr w:type="gramEnd"/>
      <w:r w:rsidRPr="00882745">
        <w:rPr>
          <w:color w:val="auto"/>
        </w:rPr>
        <w:t xml:space="preserve"> in phase I</w:t>
      </w:r>
      <w:r w:rsidR="00573471">
        <w:rPr>
          <w:color w:val="auto"/>
        </w:rPr>
        <w:t xml:space="preserve"> </w:t>
      </w:r>
      <w:r w:rsidRPr="00882745">
        <w:rPr>
          <w:color w:val="auto"/>
        </w:rPr>
        <w:t>-</w:t>
      </w:r>
      <w:r w:rsidR="00573471">
        <w:rPr>
          <w:color w:val="auto"/>
        </w:rPr>
        <w:t xml:space="preserve"> </w:t>
      </w:r>
      <w:proofErr w:type="spellStart"/>
      <w:r w:rsidRPr="00882745">
        <w:rPr>
          <w:color w:val="auto"/>
        </w:rPr>
        <w:t>IIa</w:t>
      </w:r>
      <w:proofErr w:type="spellEnd"/>
      <w:r w:rsidRPr="00882745">
        <w:rPr>
          <w:color w:val="auto"/>
        </w:rPr>
        <w:t xml:space="preserve"> and </w:t>
      </w:r>
      <w:r w:rsidR="00C417C6" w:rsidRPr="00882745">
        <w:rPr>
          <w:color w:val="auto"/>
        </w:rPr>
        <w:t xml:space="preserve">30 </w:t>
      </w:r>
      <w:r w:rsidRPr="00882745">
        <w:rPr>
          <w:color w:val="auto"/>
        </w:rPr>
        <w:t xml:space="preserve">HIFU </w:t>
      </w:r>
      <w:r w:rsidR="00C417C6" w:rsidRPr="00882745">
        <w:rPr>
          <w:color w:val="auto"/>
        </w:rPr>
        <w:t xml:space="preserve">ablations were safely </w:t>
      </w:r>
      <w:r w:rsidRPr="00882745">
        <w:rPr>
          <w:color w:val="auto"/>
        </w:rPr>
        <w:t>created within 40 s</w:t>
      </w:r>
      <w:r w:rsidR="00825F64" w:rsidRPr="00882745">
        <w:rPr>
          <w:color w:val="auto"/>
        </w:rPr>
        <w:t xml:space="preserve"> and with a precision of 1</w:t>
      </w:r>
      <w:r w:rsidR="00573471">
        <w:rPr>
          <w:color w:val="auto"/>
        </w:rPr>
        <w:t xml:space="preserve"> - </w:t>
      </w:r>
      <w:r w:rsidR="00825F64" w:rsidRPr="00882745">
        <w:rPr>
          <w:color w:val="auto"/>
        </w:rPr>
        <w:t>2 mm</w:t>
      </w:r>
      <w:r w:rsidRPr="00882745">
        <w:rPr>
          <w:color w:val="auto"/>
        </w:rPr>
        <w:t>.</w:t>
      </w:r>
      <w:r w:rsidR="00C417C6" w:rsidRPr="00882745">
        <w:rPr>
          <w:color w:val="auto"/>
        </w:rPr>
        <w:t xml:space="preserve"> </w:t>
      </w:r>
      <w:r w:rsidRPr="00882745">
        <w:rPr>
          <w:color w:val="auto"/>
        </w:rPr>
        <w:t xml:space="preserve">The average dimensions of the HIFU ablations were </w:t>
      </w:r>
      <w:r w:rsidR="00C417C6" w:rsidRPr="00882745">
        <w:rPr>
          <w:color w:val="auto"/>
        </w:rPr>
        <w:t>27.5</w:t>
      </w:r>
      <w:r w:rsidR="009235B3" w:rsidRPr="00882745">
        <w:rPr>
          <w:color w:val="auto"/>
        </w:rPr>
        <w:t xml:space="preserve"> </w:t>
      </w:r>
      <w:r w:rsidR="00C417C6" w:rsidRPr="00882745">
        <w:rPr>
          <w:color w:val="auto"/>
        </w:rPr>
        <w:t>x</w:t>
      </w:r>
      <w:r w:rsidR="009235B3" w:rsidRPr="00882745">
        <w:rPr>
          <w:color w:val="auto"/>
        </w:rPr>
        <w:t xml:space="preserve"> </w:t>
      </w:r>
      <w:r w:rsidR="00C417C6" w:rsidRPr="00882745">
        <w:rPr>
          <w:color w:val="auto"/>
        </w:rPr>
        <w:t>21.0 mm</w:t>
      </w:r>
      <w:r w:rsidR="00C417C6" w:rsidRPr="00882745">
        <w:rPr>
          <w:color w:val="auto"/>
          <w:vertAlign w:val="superscript"/>
        </w:rPr>
        <w:t>2</w:t>
      </w:r>
      <w:r w:rsidR="00573471">
        <w:rPr>
          <w:color w:val="auto"/>
        </w:rPr>
        <w:t>,</w:t>
      </w:r>
      <w:r w:rsidR="000205CB" w:rsidRPr="00F8132A">
        <w:rPr>
          <w:color w:val="auto"/>
        </w:rPr>
        <w:t xml:space="preserve"> </w:t>
      </w:r>
      <w:r w:rsidR="000205CB" w:rsidRPr="00882745">
        <w:rPr>
          <w:color w:val="auto"/>
        </w:rPr>
        <w:t xml:space="preserve">corresponding to a volume of </w:t>
      </w:r>
      <w:r w:rsidR="00B04BD8" w:rsidRPr="00882745">
        <w:rPr>
          <w:color w:val="auto"/>
        </w:rPr>
        <w:t xml:space="preserve">approximately </w:t>
      </w:r>
      <w:r w:rsidR="000205CB" w:rsidRPr="00882745">
        <w:rPr>
          <w:color w:val="auto"/>
        </w:rPr>
        <w:t>7.5 cm</w:t>
      </w:r>
      <w:r w:rsidR="000205CB" w:rsidRPr="00882745">
        <w:rPr>
          <w:color w:val="auto"/>
          <w:vertAlign w:val="superscript"/>
        </w:rPr>
        <w:t>3</w:t>
      </w:r>
      <w:r w:rsidR="00C417C6" w:rsidRPr="00882745">
        <w:rPr>
          <w:color w:val="auto"/>
        </w:rPr>
        <w:t xml:space="preserve">. </w:t>
      </w:r>
      <w:r w:rsidR="006B73C2" w:rsidRPr="00882745">
        <w:rPr>
          <w:color w:val="auto"/>
        </w:rPr>
        <w:t xml:space="preserve">The aim </w:t>
      </w:r>
      <w:r w:rsidR="002B1573" w:rsidRPr="00882745">
        <w:rPr>
          <w:color w:val="auto"/>
        </w:rPr>
        <w:t>of</w:t>
      </w:r>
      <w:r w:rsidR="006B73C2" w:rsidRPr="00882745">
        <w:rPr>
          <w:color w:val="auto"/>
        </w:rPr>
        <w:t xml:space="preserve"> the ongoing phase IIb </w:t>
      </w:r>
      <w:r w:rsidR="00176DC8" w:rsidRPr="00882745">
        <w:rPr>
          <w:color w:val="auto"/>
        </w:rPr>
        <w:t>is to ablate metastases of less than 20 mm in diameter with a 5</w:t>
      </w:r>
      <w:r w:rsidR="00573471">
        <w:rPr>
          <w:color w:val="auto"/>
        </w:rPr>
        <w:t>-</w:t>
      </w:r>
      <w:r w:rsidR="00176DC8" w:rsidRPr="00882745">
        <w:rPr>
          <w:color w:val="auto"/>
        </w:rPr>
        <w:t>mm margin.</w:t>
      </w:r>
    </w:p>
    <w:p w14:paraId="08A8C32B" w14:textId="77777777" w:rsidR="00C417C6" w:rsidRPr="00882745" w:rsidRDefault="00C417C6" w:rsidP="00894268">
      <w:pPr>
        <w:widowControl/>
      </w:pPr>
    </w:p>
    <w:p w14:paraId="4D54016B" w14:textId="77777777" w:rsidR="006305D7" w:rsidRPr="00882745" w:rsidRDefault="006305D7" w:rsidP="00894268">
      <w:pPr>
        <w:widowControl/>
        <w:rPr>
          <w:color w:val="808080"/>
        </w:rPr>
      </w:pPr>
      <w:r w:rsidRPr="00882745">
        <w:rPr>
          <w:b/>
        </w:rPr>
        <w:t>INTRODUCTION</w:t>
      </w:r>
      <w:r w:rsidRPr="00882745">
        <w:rPr>
          <w:b/>
          <w:bCs/>
        </w:rPr>
        <w:t>:</w:t>
      </w:r>
      <w:r w:rsidRPr="00882745">
        <w:t xml:space="preserve"> </w:t>
      </w:r>
    </w:p>
    <w:p w14:paraId="2AC73393" w14:textId="1D1ACB2B" w:rsidR="00C417C6" w:rsidRPr="00882745" w:rsidRDefault="00C417C6" w:rsidP="00894268">
      <w:pPr>
        <w:widowControl/>
      </w:pPr>
      <w:r w:rsidRPr="00882745">
        <w:t>Colorectal liver metastases (CLM</w:t>
      </w:r>
      <w:r w:rsidR="00CB3762" w:rsidRPr="00882745">
        <w:t>s</w:t>
      </w:r>
      <w:r w:rsidRPr="00882745">
        <w:t xml:space="preserve">) </w:t>
      </w:r>
      <w:r w:rsidR="00B04BD8" w:rsidRPr="00882745">
        <w:t xml:space="preserve">represent </w:t>
      </w:r>
      <w:r w:rsidRPr="00882745">
        <w:t xml:space="preserve">a major public health issue. When resection and/or ablation of CLM can be achieved, </w:t>
      </w:r>
      <w:r w:rsidR="00690A8D">
        <w:t xml:space="preserve">a </w:t>
      </w:r>
      <w:r w:rsidRPr="00882745">
        <w:t>cure is possible</w:t>
      </w:r>
      <w:r w:rsidR="00CB3762" w:rsidRPr="00882745">
        <w:t>,</w:t>
      </w:r>
      <w:r w:rsidRPr="00882745">
        <w:t xml:space="preserve"> and five-year survival rates of up to 51% have been reported</w:t>
      </w:r>
      <w:hyperlink w:anchor="_ENREF_1" w:tooltip="Nordlinger, 2013 #146" w:history="1">
        <w:r w:rsidR="00B64EE3" w:rsidRPr="00882745">
          <w:fldChar w:fldCharType="begin">
            <w:fldData xml:space="preserve">PEVuZE5vdGU+PENpdGU+PEF1dGhvcj5Ob3JkbGluZ2VyPC9BdXRob3I+PFllYXI+MjAxMzwvWWVh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xMjA4LTE1PC9wYWdlcz48dm9sdW1lPjE0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</w:fldData>
          </w:fldChar>
        </w:r>
        <w:r w:rsidR="00B64EE3" w:rsidRPr="00882745">
          <w:instrText xml:space="preserve"> ADDIN EN.CITE </w:instrText>
        </w:r>
        <w:r w:rsidR="00B64EE3" w:rsidRPr="00882745">
          <w:fldChar w:fldCharType="begin">
            <w:fldData xml:space="preserve">PEVuZE5vdGU+PENpdGU+PEF1dGhvcj5Ob3JkbGluZ2VyPC9BdXRob3I+PFllYXI+MjAxMzwvWWVh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xMjA4LTE1PC9wYWdlcz48dm9sdW1lPjE0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</w:fldData>
          </w:fldChar>
        </w:r>
        <w:r w:rsidR="00B64EE3" w:rsidRPr="00882745">
          <w:instrText xml:space="preserve"> ADDIN EN.CITE.DATA </w:instrText>
        </w:r>
        <w:r w:rsidR="00B64EE3" w:rsidRPr="00882745">
          <w:fldChar w:fldCharType="end"/>
        </w:r>
        <w:r w:rsidR="00B64EE3" w:rsidRPr="00882745">
          <w:fldChar w:fldCharType="separate"/>
        </w:r>
        <w:r w:rsidR="00B64EE3" w:rsidRPr="00882745">
          <w:rPr>
            <w:vertAlign w:val="superscript"/>
          </w:rPr>
          <w:t>1</w:t>
        </w:r>
        <w:r w:rsidR="00B64EE3" w:rsidRPr="00882745">
          <w:fldChar w:fldCharType="end"/>
        </w:r>
      </w:hyperlink>
      <w:r w:rsidRPr="00882745">
        <w:t>. Despite progress in surgery (complex surgical techniques)</w:t>
      </w:r>
      <w:hyperlink w:anchor="_ENREF_2" w:tooltip="Adam, 2000 #149" w:history="1">
        <w:r w:rsidR="00B64EE3" w:rsidRPr="00882745">
          <w:fldChar w:fldCharType="begin">
            <w:fldData xml:space="preserve">PEVuZE5vdGU+PENpdGU+PEF1dGhvcj5BZGFtPC9BdXRob3I+PFllYXI+MjAwMDwvWWVhcj48UmVj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c3Ny04NTwvcGFnZXM+PHZvbHVtZT4yMzI8L3ZvbHVtZT48bnVtYmVyPjY8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</w:fldData>
          </w:fldChar>
        </w:r>
        <w:r w:rsidR="00B64EE3" w:rsidRPr="00882745">
          <w:instrText xml:space="preserve"> ADDIN EN.CITE </w:instrText>
        </w:r>
        <w:r w:rsidR="00B64EE3" w:rsidRPr="00882745">
          <w:fldChar w:fldCharType="begin">
            <w:fldData xml:space="preserve">PEVuZE5vdGU+PENpdGU+PEF1dGhvcj5BZGFtPC9BdXRob3I+PFllYXI+MjAwMDwvWWVhcj48UmVj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c3Ny04NTwvcGFnZXM+PHZvbHVtZT4yMzI8L3ZvbHVtZT48bnVtYmVyPjY8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</w:fldData>
          </w:fldChar>
        </w:r>
        <w:r w:rsidR="00B64EE3" w:rsidRPr="00882745">
          <w:instrText xml:space="preserve"> ADDIN EN.CITE.DATA </w:instrText>
        </w:r>
        <w:r w:rsidR="00B64EE3" w:rsidRPr="00882745">
          <w:fldChar w:fldCharType="end"/>
        </w:r>
        <w:r w:rsidR="00B64EE3" w:rsidRPr="00882745">
          <w:fldChar w:fldCharType="separate"/>
        </w:r>
        <w:r w:rsidR="00B64EE3" w:rsidRPr="00882745">
          <w:rPr>
            <w:vertAlign w:val="superscript"/>
          </w:rPr>
          <w:t>2</w:t>
        </w:r>
        <w:r w:rsidR="00B64EE3" w:rsidRPr="00882745">
          <w:fldChar w:fldCharType="end"/>
        </w:r>
      </w:hyperlink>
      <w:r w:rsidRPr="00882745">
        <w:t xml:space="preserve"> and downsizing obtained with chemotherapy</w:t>
      </w:r>
      <w:hyperlink w:anchor="_ENREF_3" w:tooltip="Folprecht, 2005 #150" w:history="1">
        <w:r w:rsidR="00B64EE3" w:rsidRPr="00882745">
          <w:fldChar w:fldCharType="begin">
            <w:fldData xml:space="preserve">PEVuZE5vdGU+PENpdGU+PEF1dGhvcj5Gb2xwcmVjaHQ8L0F1dGhvcj48WWVhcj4yMDA1PC9ZZWFy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=
</w:fldData>
          </w:fldChar>
        </w:r>
        <w:r w:rsidR="00B64EE3" w:rsidRPr="00882745">
          <w:instrText xml:space="preserve"> ADDIN EN.CITE </w:instrText>
        </w:r>
        <w:r w:rsidR="00B64EE3" w:rsidRPr="00882745">
          <w:fldChar w:fldCharType="begin">
            <w:fldData xml:space="preserve">PEVuZE5vdGU+PENpdGU+PEF1dGhvcj5Gb2xwcmVjaHQ8L0F1dGhvcj48WWVhcj4yMDA1PC9ZZWFy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=
</w:fldData>
          </w:fldChar>
        </w:r>
        <w:r w:rsidR="00B64EE3" w:rsidRPr="00882745">
          <w:instrText xml:space="preserve"> ADDIN EN.CITE.DATA </w:instrText>
        </w:r>
        <w:r w:rsidR="00B64EE3" w:rsidRPr="00882745">
          <w:fldChar w:fldCharType="end"/>
        </w:r>
        <w:r w:rsidR="00B64EE3" w:rsidRPr="00882745">
          <w:fldChar w:fldCharType="separate"/>
        </w:r>
        <w:r w:rsidR="00B64EE3" w:rsidRPr="00882745">
          <w:rPr>
            <w:vertAlign w:val="superscript"/>
          </w:rPr>
          <w:t>3</w:t>
        </w:r>
        <w:r w:rsidR="00B64EE3" w:rsidRPr="00882745">
          <w:fldChar w:fldCharType="end"/>
        </w:r>
      </w:hyperlink>
      <w:r w:rsidRPr="00882745">
        <w:t xml:space="preserve">, </w:t>
      </w:r>
      <w:r w:rsidR="00573471">
        <w:t xml:space="preserve">only </w:t>
      </w:r>
      <w:r w:rsidRPr="00882745">
        <w:t xml:space="preserve">a minority of patients are eligible for surgery (less than 20%). When metastases are confined to the liver, surgery is precluded by the </w:t>
      </w:r>
      <w:r w:rsidR="00D2004C" w:rsidRPr="00882745">
        <w:t xml:space="preserve">size and/or location of metastases, their </w:t>
      </w:r>
      <w:r w:rsidRPr="00882745">
        <w:t>number</w:t>
      </w:r>
      <w:r w:rsidR="00573471">
        <w:t>,</w:t>
      </w:r>
      <w:r w:rsidRPr="00882745">
        <w:t xml:space="preserve"> or because the necessary resection will leave </w:t>
      </w:r>
      <w:r w:rsidR="00690A8D">
        <w:t xml:space="preserve">an </w:t>
      </w:r>
      <w:r w:rsidRPr="00882745">
        <w:t>insufficient volume of functional liver</w:t>
      </w:r>
      <w:hyperlink w:anchor="_ENREF_4" w:tooltip="Pawlik, 2008 #155" w:history="1">
        <w:r w:rsidR="00B64EE3" w:rsidRPr="00882745">
          <w:fldChar w:fldCharType="begin"/>
        </w:r>
        <w:r w:rsidR="00B64EE3" w:rsidRPr="00882745">
          <w:instrText xml:space="preserve"> ADDIN EN.CITE &lt;EndNote&gt;&lt;Cite&gt;&lt;Year&gt;2008&lt;/Year&gt;&lt;RecNum&gt;155&lt;/RecNum&gt;&lt;DisplayText&gt;&lt;style face="superscript"&gt;4&lt;/style&gt;&lt;/DisplayText&gt;&lt;record&gt;&lt;rec-number&gt;155&lt;/rec-number&gt;&lt;foreign-keys&gt;&lt;key app="EN" db-id="eprvzrzwmwwz9tefxw55rt27pvwrfx0w0zva"&gt;155&lt;/key&gt;&lt;/foreign-keys&gt;&lt;ref-type name="Journal Article"&gt;17&lt;/ref-type&gt;&lt;contributors&gt;&lt;authors&gt;&lt;author&gt;Pawlik, T. M.&lt;/author&gt;&lt;author&gt;Schulick, R. D.&lt;/author&gt;&lt;author&gt;Choti, M. A.&lt;/author&gt;&lt;/authors&gt;&lt;/contributors&gt;&lt;auth-address&gt;Department of Surgery, Johns Hopkins University School of Medicine, Baltimore, Maryland 22187-6681, USA. tpawlik1@jhmi.edu&lt;/auth-address&gt;&lt;titles&gt;&lt;title&gt;Expanding criteria for resectability of colorectal liver metastases&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51-64&lt;/pages&gt;&lt;volume&gt;13&lt;/volume&gt;&lt;number&gt;1&lt;/number&gt;&lt;keywords&gt;&lt;keyword&gt;Colorectal Neoplasms/pathology/*surgery&lt;/keyword&gt;&lt;keyword&gt;*Hepatectomy&lt;/keyword&gt;&lt;keyword&gt;Humans&lt;/keyword&gt;&lt;keyword&gt;Liver Neoplasms/secondary/*surgery&lt;/keyword&gt;&lt;keyword&gt;Neoplasm Staging&lt;/keyword&gt;&lt;keyword&gt;*Patient Selection&lt;/keyword&gt;&lt;/keywords&gt;&lt;dates&gt;&lt;year&gt;2008&lt;/year&gt;&lt;pub-dates&gt;&lt;date&gt;Jan&lt;/date&gt;&lt;/pub-dates&gt;&lt;/dates&gt;&lt;isbn&gt;1083-7159 (Print)&amp;#xD;1083-7159 (Linking)&lt;/isbn&gt;&lt;accession-num&gt;18245012&lt;/accession-num&gt;&lt;urls&gt;&lt;related-urls&gt;&lt;url&gt;http://www.ncbi.nlm.nih.gov/pubmed/18245012&lt;/url&gt;&lt;/related-urls&gt;&lt;/urls&gt;&lt;electronic-resource-num&gt;10.1634/theoncologist.2007-0142&lt;/electronic-resource-num&gt;&lt;/record&gt;&lt;/Cite&gt;&lt;/EndNote&gt;</w:instrText>
        </w:r>
        <w:r w:rsidR="00B64EE3" w:rsidRPr="00882745">
          <w:fldChar w:fldCharType="separate"/>
        </w:r>
        <w:r w:rsidR="00B64EE3" w:rsidRPr="00882745">
          <w:rPr>
            <w:vertAlign w:val="superscript"/>
          </w:rPr>
          <w:t>4</w:t>
        </w:r>
        <w:r w:rsidR="00B64EE3" w:rsidRPr="00882745">
          <w:fldChar w:fldCharType="end"/>
        </w:r>
      </w:hyperlink>
      <w:r w:rsidRPr="00882745">
        <w:t xml:space="preserve">. </w:t>
      </w:r>
    </w:p>
    <w:p w14:paraId="5A3F948C" w14:textId="77777777" w:rsidR="00A67456" w:rsidRPr="00882745" w:rsidRDefault="00A67456" w:rsidP="00894268">
      <w:pPr>
        <w:widowControl/>
      </w:pPr>
    </w:p>
    <w:p w14:paraId="37124FBE" w14:textId="21B58F7E" w:rsidR="00C417C6" w:rsidRPr="00882745" w:rsidRDefault="00D2004C" w:rsidP="00894268">
      <w:pPr>
        <w:widowControl/>
      </w:pPr>
      <w:r w:rsidRPr="00882745">
        <w:t xml:space="preserve">Radiofrequency </w:t>
      </w:r>
      <w:r w:rsidR="00C417C6" w:rsidRPr="00882745">
        <w:t xml:space="preserve">ablation </w:t>
      </w:r>
      <w:r w:rsidRPr="00882745">
        <w:t xml:space="preserve">(RFA) </w:t>
      </w:r>
      <w:r w:rsidR="00C417C6" w:rsidRPr="00882745">
        <w:t xml:space="preserve">and </w:t>
      </w:r>
      <w:r w:rsidRPr="00882745">
        <w:t>microwave ablation (MWA)</w:t>
      </w:r>
      <w:r w:rsidR="00C417C6" w:rsidRPr="00882745">
        <w:t xml:space="preserve"> have been </w:t>
      </w:r>
      <w:r w:rsidRPr="00882745">
        <w:t xml:space="preserve">widely </w:t>
      </w:r>
      <w:r w:rsidR="00C417C6" w:rsidRPr="00882745">
        <w:t xml:space="preserve">used in association with surgery to increase the number of patients </w:t>
      </w:r>
      <w:r w:rsidRPr="00882745">
        <w:t>treated with a curative intent</w:t>
      </w:r>
      <w:r w:rsidR="00C417C6" w:rsidRPr="00882745">
        <w:t xml:space="preserve">. However, </w:t>
      </w:r>
      <w:r w:rsidRPr="00882745">
        <w:t xml:space="preserve">these techniques require </w:t>
      </w:r>
      <w:r w:rsidR="001A70E9">
        <w:t xml:space="preserve">the </w:t>
      </w:r>
      <w:r w:rsidRPr="00882745">
        <w:t>intraparenchymal introduction of a probe</w:t>
      </w:r>
      <w:r w:rsidR="00C417C6" w:rsidRPr="00882745">
        <w:t xml:space="preserve">. Moreover, </w:t>
      </w:r>
      <w:r w:rsidRPr="00882745">
        <w:t>these techniques are inadequate due to the heat-sink effect of blood flow</w:t>
      </w:r>
      <w:r w:rsidR="00CB3762" w:rsidRPr="00882745">
        <w:t>,</w:t>
      </w:r>
      <w:r w:rsidR="00C417C6" w:rsidRPr="00882745">
        <w:t xml:space="preserve"> and real-time monitoring is not possible</w:t>
      </w:r>
      <w:r w:rsidR="00CB3762" w:rsidRPr="00882745">
        <w:t xml:space="preserve"> with these techniques</w:t>
      </w:r>
      <w:r w:rsidR="00C417C6" w:rsidRPr="00882745">
        <w:t>.</w:t>
      </w:r>
    </w:p>
    <w:p w14:paraId="6B8139A8" w14:textId="77777777" w:rsidR="00A67456" w:rsidRPr="00882745" w:rsidRDefault="00A67456" w:rsidP="00894268">
      <w:pPr>
        <w:widowControl/>
      </w:pPr>
    </w:p>
    <w:p w14:paraId="59648D2C" w14:textId="379A91A4" w:rsidR="00894268" w:rsidRPr="00882745" w:rsidRDefault="00572FB2" w:rsidP="00894268">
      <w:pPr>
        <w:widowControl/>
      </w:pPr>
      <w:r w:rsidRPr="00882745">
        <w:t>Medical u</w:t>
      </w:r>
      <w:r w:rsidR="00C417C6" w:rsidRPr="00882745">
        <w:t xml:space="preserve">ltrasound </w:t>
      </w:r>
      <w:r w:rsidRPr="00882745">
        <w:t xml:space="preserve">is mainly known as a diagnostic imaging technique. </w:t>
      </w:r>
      <w:r w:rsidR="00C417C6" w:rsidRPr="00882745">
        <w:t xml:space="preserve">However, ultrasound </w:t>
      </w:r>
      <w:r w:rsidR="00C33016" w:rsidRPr="00882745">
        <w:t xml:space="preserve">can be used as a modality to deliberately cause tissue damage. </w:t>
      </w:r>
      <w:r w:rsidR="003D5015" w:rsidRPr="00882745">
        <w:t xml:space="preserve">The energy of the HIFU beam is several orders of magnitude greater than those of a standard diagnostic ultrasound beam. The high energy levels carried in a HIFU beam </w:t>
      </w:r>
      <w:r w:rsidR="00CB3762" w:rsidRPr="00882745">
        <w:t>are</w:t>
      </w:r>
      <w:r w:rsidR="003D5015" w:rsidRPr="00882745">
        <w:t xml:space="preserve"> </w:t>
      </w:r>
      <w:r w:rsidR="007B4E51" w:rsidRPr="00882745">
        <w:t xml:space="preserve">magnified further by </w:t>
      </w:r>
      <w:r w:rsidR="003D5015" w:rsidRPr="00882745">
        <w:t>foc</w:t>
      </w:r>
      <w:r w:rsidR="007B4E51" w:rsidRPr="00882745">
        <w:t xml:space="preserve">using the beam deep in tissues </w:t>
      </w:r>
      <w:r w:rsidR="003D5015" w:rsidRPr="00882745">
        <w:t>with precision to a small volume</w:t>
      </w:r>
      <w:r w:rsidR="007B4E51" w:rsidRPr="00882745">
        <w:t xml:space="preserve"> </w:t>
      </w:r>
      <w:r w:rsidR="003D5015" w:rsidRPr="00882745">
        <w:t>wh</w:t>
      </w:r>
      <w:r w:rsidR="007B4E51" w:rsidRPr="00882745">
        <w:t xml:space="preserve">ile sparing surrounding tissues. </w:t>
      </w:r>
      <w:r w:rsidR="00C417C6" w:rsidRPr="00882745">
        <w:t>The tissue temperature at the focal point quickly rises to 70</w:t>
      </w:r>
      <w:r w:rsidR="001A70E9">
        <w:t xml:space="preserve"> - </w:t>
      </w:r>
      <w:r w:rsidR="00C417C6" w:rsidRPr="00882745">
        <w:t>90</w:t>
      </w:r>
      <w:r w:rsidR="001A70E9">
        <w:t xml:space="preserve"> </w:t>
      </w:r>
      <w:r w:rsidR="00C417C6" w:rsidRPr="00882745">
        <w:t xml:space="preserve">°C, resulting in </w:t>
      </w:r>
      <w:r w:rsidR="001A70E9">
        <w:t xml:space="preserve">an </w:t>
      </w:r>
      <w:r w:rsidR="00C417C6" w:rsidRPr="00882745">
        <w:t>irreversible destruction by coagulative necrosis</w:t>
      </w:r>
      <w:hyperlink w:anchor="_ENREF_5" w:tooltip="Kennedy, 2005 #250" w:history="1">
        <w:r w:rsidR="00B64EE3" w:rsidRPr="00882745">
          <w:fldChar w:fldCharType="begin"/>
        </w:r>
        <w:r w:rsidR="00B64EE3" w:rsidRPr="00882745">
          <w:instrText xml:space="preserve"> ADDIN EN.CITE &lt;EndNote&gt;&lt;Cite&gt;&lt;Author&gt;Kennedy&lt;/Author&gt;&lt;Year&gt;2005&lt;/Year&gt;&lt;RecNum&gt;250&lt;/RecNum&gt;&lt;DisplayText&gt;&lt;style face="superscript"&gt;5&lt;/style&gt;&lt;/DisplayText&gt;&lt;record&gt;&lt;rec-number&gt;250&lt;/rec-number&gt;&lt;foreign-keys&gt;&lt;key app="EN" db-id="eprvzrzwmwwz9tefxw55rt27pvwrfx0w0zva"&gt;250&lt;/key&gt;&lt;/foreign-keys&gt;&lt;ref-type name="Journal Article"&gt;17&lt;/ref-type&gt;&lt;contributors&gt;&lt;authors&gt;&lt;author&gt;Kennedy, J. E.&lt;/author&gt;&lt;/authors&gt;&lt;/contributors&gt;&lt;auth-address&gt;HIFU Unit, Churchill Hospital, Oxford OX3 7LJ, UK. jekennedy@doctors.org.uk&lt;/auth-address&gt;&lt;titles&gt;&lt;title&gt;High-intensity focused ultrasound in the treatment of solid tumours&lt;/title&gt;&lt;secondary-title&gt;Nat Rev Cancer&lt;/secondary-title&gt;&lt;alt-title&gt;Nature reviews. Cancer&lt;/alt-title&gt;&lt;/titles&gt;&lt;periodical&gt;&lt;full-title&gt;Nat Rev Cancer&lt;/full-title&gt;&lt;/periodical&gt;&lt;pages&gt;321-7&lt;/pages&gt;&lt;volume&gt;5&lt;/volume&gt;&lt;number&gt;4&lt;/number&gt;&lt;keywords&gt;&lt;keyword&gt;Catheter Ablation&lt;/keyword&gt;&lt;keyword&gt;Humans&lt;/keyword&gt;&lt;keyword&gt;Laparoscopy&lt;/keyword&gt;&lt;keyword&gt;Neoplasm Metastasis&lt;/keyword&gt;&lt;keyword&gt;Neoplasms/*therapy&lt;/keyword&gt;&lt;keyword&gt;*Ultrasonic Therapy/adverse effects/methods&lt;/keyword&gt;&lt;/keywords&gt;&lt;dates&gt;&lt;year&gt;2005&lt;/year&gt;&lt;pub-dates&gt;&lt;date&gt;Apr&lt;/date&gt;&lt;/pub-dates&gt;&lt;/dates&gt;&lt;isbn&gt;1474-175X (Print)&amp;#xD;1474-175X (Linking)&lt;/isbn&gt;&lt;accession-num&gt;15776004&lt;/accession-num&gt;&lt;urls&gt;&lt;related-urls&gt;&lt;url&gt;http://www.ncbi.nlm.nih.gov/pubmed/15776004&lt;/url&gt;&lt;/related-urls&gt;&lt;/urls&gt;&lt;electronic-resource-num&gt;10.1038/nrc1591&lt;/electronic-resource-num&gt;&lt;/record&gt;&lt;/Cite&gt;&lt;/EndNote&gt;</w:instrText>
        </w:r>
        <w:r w:rsidR="00B64EE3" w:rsidRPr="00882745">
          <w:fldChar w:fldCharType="separate"/>
        </w:r>
        <w:r w:rsidR="00B64EE3" w:rsidRPr="00882745">
          <w:rPr>
            <w:vertAlign w:val="superscript"/>
          </w:rPr>
          <w:t>5</w:t>
        </w:r>
        <w:r w:rsidR="00B64EE3" w:rsidRPr="00882745">
          <w:fldChar w:fldCharType="end"/>
        </w:r>
      </w:hyperlink>
      <w:r w:rsidR="00C417C6" w:rsidRPr="00882745">
        <w:t>. HIFU has been proven effective in a wide range of clinical applications, especially prostate cancer</w:t>
      </w:r>
      <w:r w:rsidR="00394743" w:rsidRPr="00882745">
        <w:fldChar w:fldCharType="begin">
          <w:fldData xml:space="preserve">PEVuZE5vdGU+PENpdGU+PEF1dGhvcj5VY2hpZGE8L0F1dGhvcj48WWVhcj4yMDEyPC9ZZWFyPjxS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kwNy0xNDwvcGFnZXM+PHZvbHVtZT42NTwvdm9sdW1lPjxudW1iZXI+NTwvbnVtYmVy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</w:fldData>
        </w:fldChar>
      </w:r>
      <w:r w:rsidR="00176DC8" w:rsidRPr="00882745">
        <w:instrText xml:space="preserve"> ADDIN EN.CITE </w:instrText>
      </w:r>
      <w:r w:rsidR="00176DC8" w:rsidRPr="00882745">
        <w:fldChar w:fldCharType="begin">
          <w:fldData xml:space="preserve">PEVuZE5vdGU+PENpdGU+PEF1dGhvcj5VY2hpZGE8L0F1dGhvcj48WWVhcj4yMDEyPC9ZZWFyPjxS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kwNy0xNDwvcGFnZXM+PHZvbHVtZT42NTwvdm9sdW1lPjxudW1iZXI+NTwvbnVtYmVy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</w:fldData>
        </w:fldChar>
      </w:r>
      <w:r w:rsidR="00176DC8" w:rsidRPr="00882745">
        <w:instrText xml:space="preserve"> ADDIN EN.CITE.DATA </w:instrText>
      </w:r>
      <w:r w:rsidR="00176DC8" w:rsidRPr="00882745">
        <w:fldChar w:fldCharType="end"/>
      </w:r>
      <w:r w:rsidR="00394743" w:rsidRPr="00882745">
        <w:fldChar w:fldCharType="separate"/>
      </w:r>
      <w:hyperlink w:anchor="_ENREF_6" w:tooltip="Uchida, 2012 #542" w:history="1">
        <w:r w:rsidR="00B64EE3" w:rsidRPr="00882745">
          <w:rPr>
            <w:vertAlign w:val="superscript"/>
          </w:rPr>
          <w:t>6</w:t>
        </w:r>
      </w:hyperlink>
      <w:r w:rsidR="00176DC8" w:rsidRPr="00882745">
        <w:rPr>
          <w:vertAlign w:val="superscript"/>
        </w:rPr>
        <w:t>,</w:t>
      </w:r>
      <w:hyperlink w:anchor="_ENREF_7" w:tooltip="Crouzet, 2014 #209" w:history="1">
        <w:r w:rsidR="00B64EE3" w:rsidRPr="00882745">
          <w:rPr>
            <w:vertAlign w:val="superscript"/>
          </w:rPr>
          <w:t>7</w:t>
        </w:r>
      </w:hyperlink>
      <w:r w:rsidR="00394743" w:rsidRPr="00882745">
        <w:fldChar w:fldCharType="end"/>
      </w:r>
      <w:r w:rsidR="00C417C6" w:rsidRPr="00882745">
        <w:t xml:space="preserve">. Current medical devices using HIFU are based on an </w:t>
      </w:r>
      <w:r w:rsidR="00365314" w:rsidRPr="00882745">
        <w:t>extrac</w:t>
      </w:r>
      <w:r w:rsidR="00C417C6" w:rsidRPr="00882745">
        <w:t>orporeal approach</w:t>
      </w:r>
      <w:r w:rsidR="00CB3762" w:rsidRPr="00882745">
        <w:t>,</w:t>
      </w:r>
      <w:r w:rsidR="00C417C6" w:rsidRPr="00882745">
        <w:t xml:space="preserve"> and </w:t>
      </w:r>
      <w:r w:rsidR="00CB3762" w:rsidRPr="00882745">
        <w:t xml:space="preserve">the </w:t>
      </w:r>
      <w:r w:rsidR="00C417C6" w:rsidRPr="00882745">
        <w:t xml:space="preserve">single ablation achieved is small and ellipsoidal. The dimensions </w:t>
      </w:r>
      <w:r w:rsidR="007B4E51" w:rsidRPr="00882745">
        <w:t xml:space="preserve">of </w:t>
      </w:r>
      <w:r w:rsidR="00690A8D">
        <w:t>every</w:t>
      </w:r>
      <w:r w:rsidR="007B4E51" w:rsidRPr="00882745">
        <w:t xml:space="preserve"> single lesion </w:t>
      </w:r>
      <w:r w:rsidR="00C417C6" w:rsidRPr="00882745">
        <w:t xml:space="preserve">vary according to </w:t>
      </w:r>
      <w:r w:rsidR="007B4E51" w:rsidRPr="00882745">
        <w:t xml:space="preserve">the </w:t>
      </w:r>
      <w:r w:rsidR="00C417C6" w:rsidRPr="00882745">
        <w:t>transducer characteristics but are typically 1</w:t>
      </w:r>
      <w:r w:rsidR="001A70E9">
        <w:t xml:space="preserve"> - </w:t>
      </w:r>
      <w:r w:rsidR="00C417C6" w:rsidRPr="00882745">
        <w:t>3 mm (transverse) and 8</w:t>
      </w:r>
      <w:r w:rsidR="001A70E9">
        <w:t xml:space="preserve"> - </w:t>
      </w:r>
      <w:r w:rsidR="00C417C6" w:rsidRPr="00882745">
        <w:t xml:space="preserve">15 mm (along </w:t>
      </w:r>
      <w:r w:rsidR="001A70E9">
        <w:t xml:space="preserve">the </w:t>
      </w:r>
      <w:r w:rsidR="00C417C6" w:rsidRPr="00882745">
        <w:t>beam axis)</w:t>
      </w:r>
      <w:hyperlink w:anchor="_ENREF_8" w:tooltip="Haar, 2007 #247" w:history="1">
        <w:r w:rsidR="00B64EE3" w:rsidRPr="00882745">
          <w:fldChar w:fldCharType="begin"/>
        </w:r>
        <w:r w:rsidR="00B64EE3" w:rsidRPr="00882745">
          <w:instrText xml:space="preserve"> ADDIN EN.CITE &lt;EndNote&gt;&lt;Cite&gt;&lt;Year&gt;2007&lt;/Year&gt;&lt;RecNum&gt;247&lt;/RecNum&gt;&lt;DisplayText&gt;&lt;style face="superscript"&gt;8&lt;/style&gt;&lt;/DisplayText&gt;&lt;record&gt;&lt;rec-number&gt;247&lt;/rec-number&gt;&lt;foreign-keys&gt;&lt;key app="EN" db-id="eprvzrzwmwwz9tefxw55rt27pvwrfx0w0zva"&gt;247&lt;/key&gt;&lt;/foreign-keys&gt;&lt;ref-type name="Journal Article"&gt;17&lt;/ref-type&gt;&lt;contributors&gt;&lt;authors&gt;&lt;author&gt;Haar, G. T.&lt;/author&gt;&lt;author&gt;Coussios, C.&lt;/author&gt;&lt;/authors&gt;&lt;/contributors&gt;&lt;auth-address&gt;Joint Physics Department, Institute of Cancer Research: Royal Marsden NHS Foundation Trust, Sutton, Surrey, SM2 5PT, UK. gail.terhaar@icr.ac.uk&lt;/auth-address&gt;&lt;titles&gt;&lt;title&gt;High intensity focused ultrasound: physical principles and devices&lt;/title&gt;&lt;secondary-title&gt;Int J Hyperthermia&lt;/secondary-title&gt;&lt;alt-title&gt;International journal of hyperthermia : the official journal of European Society for Hyperthermic Oncology, North American Hyperthermia Group&lt;/alt-title&gt;&lt;/titles&gt;&lt;periodical&gt;&lt;full-title&gt;Int J Hyperthermia&lt;/full-title&gt;&lt;abbr-1&gt;International journal of hyperthermia : the official journal of European Society for Hyperthermic Oncology, North American Hyperthermia Group&lt;/abbr-1&gt;&lt;/periodical&gt;&lt;alt-periodical&gt;&lt;full-title&gt;Int J Hyperthermia&lt;/full-title&gt;&lt;abbr-1&gt;International journal of hyperthermia : the official journal of European Society for Hyperthermic Oncology, North American Hyperthermia Group&lt;/abbr-1&gt;&lt;/alt-periodical&gt;&lt;pages&gt;89-104&lt;/pages&gt;&lt;volume&gt;23&lt;/volume&gt;&lt;number&gt;2&lt;/number&gt;&lt;keywords&gt;&lt;keyword&gt;History, 20th Century&lt;/keyword&gt;&lt;keyword&gt;Humans&lt;/keyword&gt;&lt;keyword&gt;Neoplasms/therapy&lt;/keyword&gt;&lt;keyword&gt;Physics&lt;/keyword&gt;&lt;keyword&gt;Ultrasonic Therapy/history/*instrumentation/*methods&lt;/keyword&gt;&lt;keyword&gt;Ultrasound, High-Intensity Focused, Transrectal&lt;/keyword&gt;&lt;/keywords&gt;&lt;dates&gt;&lt;year&gt;2007&lt;/year&gt;&lt;pub-dates&gt;&lt;date&gt;Mar&lt;/date&gt;&lt;/pub-dates&gt;&lt;/dates&gt;&lt;isbn&gt;0265-6736 (Print)&amp;#xD;0265-6736 (Linking)&lt;/isbn&gt;&lt;accession-num&gt;17578335&lt;/accession-num&gt;&lt;urls&gt;&lt;related-urls&gt;&lt;url&gt;http://www.ncbi.nlm.nih.gov/pubmed/17578335&lt;/url&gt;&lt;/related-urls&gt;&lt;/urls&gt;&lt;/record&gt;&lt;/Cite&gt;&lt;/EndNote&gt;</w:instrText>
        </w:r>
        <w:r w:rsidR="00B64EE3" w:rsidRPr="00882745">
          <w:fldChar w:fldCharType="separate"/>
        </w:r>
        <w:r w:rsidR="00B64EE3" w:rsidRPr="00882745">
          <w:rPr>
            <w:vertAlign w:val="superscript"/>
          </w:rPr>
          <w:t>8</w:t>
        </w:r>
        <w:r w:rsidR="00B64EE3" w:rsidRPr="00882745">
          <w:fldChar w:fldCharType="end"/>
        </w:r>
      </w:hyperlink>
      <w:r w:rsidR="00C417C6" w:rsidRPr="00882745">
        <w:t xml:space="preserve">. </w:t>
      </w:r>
      <w:r w:rsidR="00CB3762" w:rsidRPr="00882745">
        <w:t>T</w:t>
      </w:r>
      <w:r w:rsidR="00C417C6" w:rsidRPr="00882745">
        <w:t xml:space="preserve">o treat tumors, hundreds of </w:t>
      </w:r>
      <w:r w:rsidR="007B4E51" w:rsidRPr="00882745">
        <w:t>lesions</w:t>
      </w:r>
      <w:r w:rsidR="00C417C6" w:rsidRPr="00882745">
        <w:t xml:space="preserve"> </w:t>
      </w:r>
      <w:r w:rsidR="007B4E51" w:rsidRPr="00882745">
        <w:t xml:space="preserve">must </w:t>
      </w:r>
      <w:proofErr w:type="gramStart"/>
      <w:r w:rsidR="007B4E51" w:rsidRPr="00882745">
        <w:t>be placed</w:t>
      </w:r>
      <w:proofErr w:type="gramEnd"/>
      <w:r w:rsidR="007B4E51" w:rsidRPr="00882745">
        <w:t xml:space="preserve"> </w:t>
      </w:r>
      <w:r w:rsidR="001A70E9" w:rsidRPr="00882745">
        <w:t xml:space="preserve">systematically </w:t>
      </w:r>
      <w:r w:rsidR="007B4E51" w:rsidRPr="00882745">
        <w:t xml:space="preserve">side by side to ablate the target tumor and some of the surrounding normal tissue margin. The placement of small lesions side by side requires precision </w:t>
      </w:r>
      <w:r w:rsidR="001303C2" w:rsidRPr="00882745">
        <w:t>that is difficult to ensure in moving organs</w:t>
      </w:r>
      <w:r w:rsidR="00365314" w:rsidRPr="00882745">
        <w:t xml:space="preserve"> and </w:t>
      </w:r>
      <w:r w:rsidR="001303C2" w:rsidRPr="00882745">
        <w:t>results in long-lasting treatments (in the order of 1</w:t>
      </w:r>
      <w:r w:rsidR="001A70E9">
        <w:t xml:space="preserve"> </w:t>
      </w:r>
      <w:r w:rsidR="001303C2" w:rsidRPr="00882745">
        <w:t>-</w:t>
      </w:r>
      <w:r w:rsidR="001A70E9">
        <w:t xml:space="preserve"> </w:t>
      </w:r>
      <w:r w:rsidR="001303C2" w:rsidRPr="00882745">
        <w:t>2 hours)</w:t>
      </w:r>
      <w:r w:rsidR="007B4E51" w:rsidRPr="00882745">
        <w:t>.</w:t>
      </w:r>
      <w:r w:rsidR="00C417C6" w:rsidRPr="00882745">
        <w:t xml:space="preserve"> Whereas numerous publications have reported about MWA and RFA for the treatment of CLM</w:t>
      </w:r>
      <w:hyperlink w:anchor="_ENREF_9" w:tooltip="van Amerongen, 2017 #732" w:history="1">
        <w:r w:rsidR="00B64EE3" w:rsidRPr="00882745">
          <w:fldChar w:fldCharType="begin">
            <w:fldData xml:space="preserve">PEVuZE5vdGU+PENpdGU+PEF1dGhvcj52YW4gQW1lcm9uZ2VuPC9BdXRob3I+PFllYXI+MjAxNzwv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</w:fldData>
          </w:fldChar>
        </w:r>
        <w:r w:rsidR="00B64EE3" w:rsidRPr="00882745">
          <w:instrText xml:space="preserve"> ADDIN EN.CITE </w:instrText>
        </w:r>
        <w:r w:rsidR="00B64EE3" w:rsidRPr="00882745">
          <w:fldChar w:fldCharType="begin">
            <w:fldData xml:space="preserve">PEVuZE5vdGU+PENpdGU+PEF1dGhvcj52YW4gQW1lcm9uZ2VuPC9BdXRob3I+PFllYXI+MjAxNzwv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</w:fldData>
          </w:fldChar>
        </w:r>
        <w:r w:rsidR="00B64EE3" w:rsidRPr="00882745">
          <w:instrText xml:space="preserve"> ADDIN EN.CITE.DATA </w:instrText>
        </w:r>
        <w:r w:rsidR="00B64EE3" w:rsidRPr="00882745">
          <w:fldChar w:fldCharType="end"/>
        </w:r>
        <w:r w:rsidR="00B64EE3" w:rsidRPr="00882745">
          <w:fldChar w:fldCharType="separate"/>
        </w:r>
        <w:r w:rsidR="00B64EE3" w:rsidRPr="00882745">
          <w:rPr>
            <w:vertAlign w:val="superscript"/>
          </w:rPr>
          <w:t>9-13</w:t>
        </w:r>
        <w:r w:rsidR="00B64EE3" w:rsidRPr="00882745">
          <w:fldChar w:fldCharType="end"/>
        </w:r>
      </w:hyperlink>
      <w:r w:rsidR="00C417C6" w:rsidRPr="00882745">
        <w:t>, few studies have been published about HIFU for CLM</w:t>
      </w:r>
      <w:hyperlink w:anchor="_ENREF_14" w:tooltip="Dupre, 2015 #246" w:history="1">
        <w:r w:rsidR="00B64EE3" w:rsidRPr="00882745">
          <w:fldChar w:fldCharType="begin"/>
        </w:r>
        <w:r w:rsidR="00B64EE3" w:rsidRPr="00882745">
          <w:instrText xml:space="preserve"> ADDIN EN.CITE &lt;EndNote&gt;&lt;Cite&gt;&lt;Author&gt;Dupre&lt;/Author&gt;&lt;Year&gt;2015&lt;/Year&gt;&lt;RecNum&gt;246&lt;/RecNum&gt;&lt;DisplayText&gt;&lt;style face="superscript"&gt;14&lt;/style&gt;&lt;/DisplayText&gt;&lt;record&gt;&lt;rec-number&gt;246&lt;/rec-number&gt;&lt;foreign-keys&gt;&lt;key app="EN" db-id="eprvzrzwmwwz9tefxw55rt27pvwrfx0w0zva"&gt;246&lt;/key&gt;&lt;/foreign-keys&gt;&lt;ref-type name="Journal Article"&gt;17&lt;/ref-type&gt;&lt;contributors&gt;&lt;authors&gt;&lt;author&gt;Dupre, A.&lt;/author&gt;&lt;author&gt;Melodelima, D.&lt;/author&gt;&lt;author&gt;Perol, D.&lt;/author&gt;&lt;author&gt;Chen, Y.&lt;/author&gt;&lt;author&gt;Vincenot, J.&lt;/author&gt;&lt;author&gt;Chapelon, J. Y.&lt;/author&gt;&lt;author&gt;Rivoire, M.&lt;/author&gt;&lt;/authors&gt;&lt;/contributors&gt;&lt;auth-address&gt;Department of Surgical Oncology, Centre Leon Berard, Lyon, France; LabTau, U1032, Inserm, Universite de Lyon, Lyon, France.&amp;#xD;LabTau, U1032, Inserm, Universite de Lyon, Lyon, France.&amp;#xD;Biostatistics and Treatment Evaluation Unit, Centre Leon Berard, Lyon, France.&amp;#xD;Department of Surgical Oncology, Centre Leon Berard, Lyon, France.&lt;/auth-address&gt;&lt;titles&gt;&lt;title&gt;First Clinical Experience of Intra-Operative High Intensity Focused Ultrasound in Patients with Colorectal Liver Metastases: A Phase I-IIa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8212&lt;/pages&gt;&lt;volume&gt;10&lt;/volume&gt;&lt;number&gt;2&lt;/number&gt;&lt;dates&gt;&lt;year&gt;2015&lt;/year&gt;&lt;/dates&gt;&lt;isbn&gt;1932-6203 (Electronic)&amp;#xD;1932-6203 (Linking)&lt;/isbn&gt;&lt;accession-num&gt;25719540&lt;/accession-num&gt;&lt;urls&gt;&lt;related-urls&gt;&lt;url&gt;http://www.ncbi.nlm.nih.gov/pubmed/25719540&lt;/url&gt;&lt;/related-urls&gt;&lt;/urls&gt;&lt;electronic-resource-num&gt;10.1371/journal.pone.0118212&lt;/electronic-resource-num&gt;&lt;/record&gt;&lt;/Cite&gt;&lt;/EndNote&gt;</w:instrText>
        </w:r>
        <w:r w:rsidR="00B64EE3" w:rsidRPr="00882745">
          <w:fldChar w:fldCharType="separate"/>
        </w:r>
        <w:r w:rsidR="00B64EE3" w:rsidRPr="00882745">
          <w:rPr>
            <w:vertAlign w:val="superscript"/>
          </w:rPr>
          <w:t>14</w:t>
        </w:r>
        <w:r w:rsidR="00B64EE3" w:rsidRPr="00882745">
          <w:fldChar w:fldCharType="end"/>
        </w:r>
      </w:hyperlink>
      <w:r w:rsidR="006E58E2" w:rsidRPr="00882745">
        <w:rPr>
          <w:vertAlign w:val="superscript"/>
        </w:rPr>
        <w:t>,</w:t>
      </w:r>
      <w:hyperlink w:anchor="_ENREF_15" w:tooltip="Aubry, 2013 #733" w:history="1">
        <w:r w:rsidR="00B64EE3" w:rsidRPr="00882745">
          <w:fldChar w:fldCharType="begin">
            <w:fldData xml:space="preserve">PEVuZE5vdGU+PENpdGU+PEF1dGhvcj5BdWJyeTwvQXV0aG9yPjxZZWFyPjIwMTM8L1llYXI+PFJl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</w:fldData>
          </w:fldChar>
        </w:r>
        <w:r w:rsidR="00B64EE3" w:rsidRPr="00882745">
          <w:instrText xml:space="preserve"> ADDIN EN.CITE </w:instrText>
        </w:r>
        <w:r w:rsidR="00B64EE3" w:rsidRPr="00882745">
          <w:fldChar w:fldCharType="begin">
            <w:fldData xml:space="preserve">PEVuZE5vdGU+PENpdGU+PEF1dGhvcj5BdWJyeTwvQXV0aG9yPjxZZWFyPjIwMTM8L1llYXI+PFJl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</w:fldData>
          </w:fldChar>
        </w:r>
        <w:r w:rsidR="00B64EE3" w:rsidRPr="00882745">
          <w:instrText xml:space="preserve"> ADDIN EN.CITE.DATA </w:instrText>
        </w:r>
        <w:r w:rsidR="00B64EE3" w:rsidRPr="00882745">
          <w:fldChar w:fldCharType="end"/>
        </w:r>
        <w:r w:rsidR="00B64EE3" w:rsidRPr="00882745">
          <w:fldChar w:fldCharType="separate"/>
        </w:r>
        <w:r w:rsidR="00B64EE3" w:rsidRPr="00882745">
          <w:rPr>
            <w:vertAlign w:val="superscript"/>
          </w:rPr>
          <w:t>15</w:t>
        </w:r>
        <w:r w:rsidR="00B64EE3" w:rsidRPr="00882745">
          <w:fldChar w:fldCharType="end"/>
        </w:r>
      </w:hyperlink>
      <w:r w:rsidR="00964212" w:rsidRPr="00882745">
        <w:t xml:space="preserve">. </w:t>
      </w:r>
      <w:r w:rsidR="00FB0F71" w:rsidRPr="00882745">
        <w:t>HIFU treatment present</w:t>
      </w:r>
      <w:r w:rsidR="00CB3762" w:rsidRPr="00882745">
        <w:t>s</w:t>
      </w:r>
      <w:r w:rsidR="00FB0F71" w:rsidRPr="00882745">
        <w:t xml:space="preserve"> </w:t>
      </w:r>
      <w:r w:rsidR="00C417C6" w:rsidRPr="00882745">
        <w:t>several potential advantages</w:t>
      </w:r>
      <w:r w:rsidR="00FB0F71" w:rsidRPr="00882745">
        <w:t xml:space="preserve"> when compared to MWA or RFA</w:t>
      </w:r>
      <w:r w:rsidR="00CB3762" w:rsidRPr="00882745">
        <w:t xml:space="preserve"> as follows</w:t>
      </w:r>
      <w:r w:rsidR="00C417C6" w:rsidRPr="00882745">
        <w:t>: there is no need to puncture the parenchyma</w:t>
      </w:r>
      <w:r w:rsidR="001A70E9">
        <w:t>,</w:t>
      </w:r>
      <w:r w:rsidR="00FB0F71" w:rsidRPr="00882745">
        <w:t xml:space="preserve"> the treatment is independent </w:t>
      </w:r>
      <w:r w:rsidR="00690A8D">
        <w:t>of</w:t>
      </w:r>
      <w:r w:rsidR="00FB0F71" w:rsidRPr="00882745">
        <w:t xml:space="preserve"> perfusion</w:t>
      </w:r>
      <w:r w:rsidR="00FB0F71" w:rsidRPr="00882745">
        <w:rPr>
          <w:vertAlign w:val="superscript"/>
        </w:rPr>
        <w:t>8</w:t>
      </w:r>
      <w:r w:rsidR="001A70E9" w:rsidRPr="00F8132A">
        <w:t>,</w:t>
      </w:r>
      <w:r w:rsidR="00C417C6" w:rsidRPr="00882745">
        <w:t xml:space="preserve"> and real-time monitoring is possible. </w:t>
      </w:r>
      <w:r w:rsidR="00365314" w:rsidRPr="00882745">
        <w:t>Extrac</w:t>
      </w:r>
      <w:r w:rsidR="00C417C6" w:rsidRPr="00882745">
        <w:t xml:space="preserve">orporeal </w:t>
      </w:r>
      <w:r w:rsidR="00C417C6" w:rsidRPr="00882745">
        <w:lastRenderedPageBreak/>
        <w:t xml:space="preserve">treatment of the liver is difficult because </w:t>
      </w:r>
      <w:r w:rsidR="00EB492C" w:rsidRPr="00882745">
        <w:t xml:space="preserve">the focusing effect is altered by </w:t>
      </w:r>
      <w:r w:rsidR="001A70E9">
        <w:t xml:space="preserve">the </w:t>
      </w:r>
      <w:r w:rsidR="00C417C6" w:rsidRPr="00882745">
        <w:t xml:space="preserve">respiratory motion of the liver and </w:t>
      </w:r>
      <w:r w:rsidR="00EB492C" w:rsidRPr="00882745">
        <w:t xml:space="preserve">the </w:t>
      </w:r>
      <w:r w:rsidR="00C417C6" w:rsidRPr="00882745">
        <w:t>presence of the ribcage</w:t>
      </w:r>
      <w:r w:rsidR="00B04D33" w:rsidRPr="00882745">
        <w:t>, which</w:t>
      </w:r>
      <w:r w:rsidR="00EB492C" w:rsidRPr="00882745">
        <w:t xml:space="preserve"> </w:t>
      </w:r>
      <w:r w:rsidR="00C417C6" w:rsidRPr="00882745">
        <w:t xml:space="preserve">may stop </w:t>
      </w:r>
      <w:r w:rsidR="00B04D33" w:rsidRPr="00882745">
        <w:t xml:space="preserve">the </w:t>
      </w:r>
      <w:r w:rsidR="00C417C6" w:rsidRPr="00882745">
        <w:t>propagation of ultrasound waves.</w:t>
      </w:r>
    </w:p>
    <w:p w14:paraId="019E6DBB" w14:textId="77777777" w:rsidR="00894268" w:rsidRPr="00882745" w:rsidRDefault="00894268" w:rsidP="00894268">
      <w:pPr>
        <w:widowControl/>
      </w:pPr>
    </w:p>
    <w:p w14:paraId="2E231BFC" w14:textId="2EED6F23" w:rsidR="00E22B02" w:rsidRPr="00882745" w:rsidRDefault="00C417C6" w:rsidP="00894268">
      <w:pPr>
        <w:widowControl/>
      </w:pPr>
      <w:r w:rsidRPr="00882745">
        <w:t>As focal destruction is often</w:t>
      </w:r>
      <w:r w:rsidR="00365314" w:rsidRPr="00882745">
        <w:t xml:space="preserve"> associated with </w:t>
      </w:r>
      <w:r w:rsidRPr="00882745">
        <w:t xml:space="preserve">open liver surgery in the management of patients with CLM, we aimed to design a new and powerful HIFU. Such </w:t>
      </w:r>
      <w:r w:rsidR="001A70E9">
        <w:t xml:space="preserve">a </w:t>
      </w:r>
      <w:r w:rsidRPr="00882745">
        <w:t xml:space="preserve">device would be able to perform large ablations in a short amount of time. </w:t>
      </w:r>
      <w:r w:rsidR="00B04D33" w:rsidRPr="00882745">
        <w:t>T</w:t>
      </w:r>
      <w:r w:rsidRPr="00882745">
        <w:t>hus</w:t>
      </w:r>
      <w:r w:rsidR="00B04D33" w:rsidRPr="00882745">
        <w:t>, we</w:t>
      </w:r>
      <w:r w:rsidRPr="00882745">
        <w:t xml:space="preserve"> developed a new technology based on toroidal transducers</w:t>
      </w:r>
      <w:hyperlink w:anchor="_ENREF_16" w:tooltip=", !!! INVALID CITATION !!!" w:history="1">
        <w:r w:rsidR="00B64EE3" w:rsidRPr="00882745">
          <w:fldChar w:fldCharType="begin"/>
        </w:r>
        <w:r w:rsidR="00B64EE3" w:rsidRPr="00882745">
          <w:instrText xml:space="preserve"> ADDIN EN.CITE &lt;EndNote&gt;&lt;Cite&gt;&lt;Author&gt;!!! INVALID CITATION !!!&lt;/Author&gt;&lt;RecNum&gt;0&lt;/RecNum&gt;&lt;DisplayText&gt;&lt;style face="superscript"&gt;16&lt;/style&gt;&lt;/DisplayText&gt;&lt;record&gt;&lt;dates&gt;&lt;year&gt;!!! INVALID CITATION !!!&lt;/year&gt;&lt;/dates&gt;&lt;/record&gt;&lt;/Cite&gt;&lt;/EndNote&gt;</w:instrText>
        </w:r>
        <w:r w:rsidR="00B64EE3" w:rsidRPr="00882745">
          <w:fldChar w:fldCharType="separate"/>
        </w:r>
        <w:r w:rsidR="00B64EE3" w:rsidRPr="00882745">
          <w:rPr>
            <w:vertAlign w:val="superscript"/>
          </w:rPr>
          <w:t>16</w:t>
        </w:r>
        <w:r w:rsidR="00B64EE3" w:rsidRPr="00882745">
          <w:fldChar w:fldCharType="end"/>
        </w:r>
      </w:hyperlink>
      <w:r w:rsidRPr="00882745">
        <w:t xml:space="preserve"> with encouraging results in </w:t>
      </w:r>
      <w:r w:rsidRPr="00882745">
        <w:rPr>
          <w:color w:val="031A01"/>
        </w:rPr>
        <w:t xml:space="preserve">preliminary </w:t>
      </w:r>
      <w:r w:rsidR="00894268" w:rsidRPr="00882745">
        <w:rPr>
          <w:i/>
          <w:color w:val="031A01"/>
        </w:rPr>
        <w:t>in vitro</w:t>
      </w:r>
      <w:r w:rsidRPr="00882745">
        <w:rPr>
          <w:color w:val="031A01"/>
        </w:rPr>
        <w:t xml:space="preserve"> and preclinical work</w:t>
      </w:r>
      <w:hyperlink w:anchor="_ENREF_17" w:tooltip="N'Djin, 2008 #19" w:history="1">
        <w:r w:rsidR="00B64EE3" w:rsidRPr="00882745">
          <w:rPr>
            <w:color w:val="031A01"/>
          </w:rPr>
          <w:fldChar w:fldCharType="begin">
            <w:fldData xml:space="preserve">PEVuZE5vdGU+PENpdGU+PEF1dGhvcj5OJmFwb3M7RGppbjwvQXV0aG9yPjxZZWFyPjIwMDg8L1ll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</w:fldData>
          </w:fldChar>
        </w:r>
        <w:r w:rsidR="00B64EE3" w:rsidRPr="00882745">
          <w:rPr>
            <w:color w:val="031A01"/>
          </w:rPr>
          <w:instrText xml:space="preserve"> ADDIN EN.CITE </w:instrText>
        </w:r>
        <w:r w:rsidR="00B64EE3" w:rsidRPr="00882745">
          <w:rPr>
            <w:color w:val="031A01"/>
          </w:rPr>
          <w:fldChar w:fldCharType="begin">
            <w:fldData xml:space="preserve">PEVuZE5vdGU+PENpdGU+PEF1dGhvcj5OJmFwb3M7RGppbjwvQXV0aG9yPjxZZWFyPjIwMDg8L1ll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</w:fldData>
          </w:fldChar>
        </w:r>
        <w:r w:rsidR="00B64EE3" w:rsidRPr="00882745">
          <w:rPr>
            <w:color w:val="031A01"/>
          </w:rPr>
          <w:instrText xml:space="preserve"> ADDIN EN.CITE.DATA </w:instrText>
        </w:r>
        <w:r w:rsidR="00B64EE3" w:rsidRPr="00882745">
          <w:rPr>
            <w:color w:val="031A01"/>
          </w:rPr>
        </w:r>
        <w:r w:rsidR="00B64EE3" w:rsidRPr="00882745">
          <w:rPr>
            <w:color w:val="031A01"/>
          </w:rPr>
          <w:fldChar w:fldCharType="end"/>
        </w:r>
        <w:r w:rsidR="00B64EE3" w:rsidRPr="00882745">
          <w:rPr>
            <w:color w:val="031A01"/>
          </w:rPr>
        </w:r>
        <w:r w:rsidR="00B64EE3" w:rsidRPr="00882745">
          <w:rPr>
            <w:color w:val="031A01"/>
          </w:rPr>
          <w:fldChar w:fldCharType="separate"/>
        </w:r>
        <w:r w:rsidR="00B64EE3" w:rsidRPr="00882745">
          <w:rPr>
            <w:color w:val="031A01"/>
            <w:vertAlign w:val="superscript"/>
          </w:rPr>
          <w:t>17-19</w:t>
        </w:r>
        <w:r w:rsidR="00B64EE3" w:rsidRPr="00882745">
          <w:rPr>
            <w:color w:val="031A01"/>
          </w:rPr>
          <w:fldChar w:fldCharType="end"/>
        </w:r>
      </w:hyperlink>
      <w:r w:rsidRPr="00882745">
        <w:rPr>
          <w:color w:val="031A01"/>
        </w:rPr>
        <w:t>.</w:t>
      </w:r>
      <w:r w:rsidRPr="00882745">
        <w:t xml:space="preserve"> </w:t>
      </w:r>
      <w:r w:rsidR="006E58E2" w:rsidRPr="00882745">
        <w:t>We previously demonstrated in a porcine model that this HIFU device can create reproducible ablations in 40 s</w:t>
      </w:r>
      <w:hyperlink w:anchor="_ENREF_20" w:tooltip="Parmentier, 2009 #259" w:history="1">
        <w:r w:rsidR="00B64EE3" w:rsidRPr="00882745">
          <w:fldChar w:fldCharType="begin"/>
        </w:r>
        <w:r w:rsidR="00B64EE3" w:rsidRPr="00882745">
          <w:instrText xml:space="preserve"> ADDIN EN.CITE &lt;EndNote&gt;&lt;Cite&gt;&lt;Author&gt;Parmentier&lt;/Author&gt;&lt;Year&gt;2009&lt;/Year&gt;&lt;RecNum&gt;259&lt;/RecNum&gt;&lt;DisplayText&gt;&lt;style face="superscript"&gt;20&lt;/style&gt;&lt;/DisplayText&gt;&lt;record&gt;&lt;rec-number&gt;259&lt;/rec-number&gt;&lt;foreign-keys&gt;&lt;key app="EN" db-id="eprvzrzwmwwz9tefxw55rt27pvwrfx0w0zva"&gt;259&lt;/key&gt;&lt;/foreign-keys&gt;&lt;ref-type name="Journal Article"&gt;17&lt;/ref-type&gt;&lt;contributors&gt;&lt;authors&gt;&lt;author&gt;Parmentier, H.&lt;/author&gt;&lt;author&gt;Melodelima, D.&lt;/author&gt;&lt;author&gt;N&amp;apos;Djin, W.A.&lt;/author&gt;&lt;author&gt;Chesnais, S.&lt;/author&gt;&lt;author&gt;Chapelon, J-Y.&lt;/author&gt;&lt;author&gt;Rivoire, M.&lt;/author&gt;&lt;/authors&gt;&lt;/contributors&gt;&lt;auth-address&gt;INSERM, U556, Lyon, France.&lt;/auth-address&gt;&lt;titles&gt;&lt;title&gt;High-intensity focused ultrasound ablation for the treatment of colorectal liver metastases during an open procedure: study on the pig&lt;/title&gt;&lt;secondary-title&gt;Ann Surg&lt;/secondary-title&gt;&lt;/titles&gt;&lt;periodical&gt;&lt;full-title&gt;Ann Surg&lt;/full-title&gt;&lt;abbr-1&gt;Annals of surgery&lt;/abbr-1&gt;&lt;/periodical&gt;&lt;pages&gt;129-36&lt;/pages&gt;&lt;volume&gt;249&lt;/volume&gt;&lt;number&gt;1&lt;/number&gt;&lt;keywords&gt;&lt;keyword&gt;Animals&lt;/keyword&gt;&lt;keyword&gt;Colorectal Neoplasms/*pathology&lt;/keyword&gt;&lt;keyword&gt;Equipment Design&lt;/keyword&gt;&lt;keyword&gt;Liver/pathology/surgery&lt;/keyword&gt;&lt;keyword&gt;Liver Neoplasms/*secondary/surgery/*therapy&lt;/keyword&gt;&lt;keyword&gt;Swine&lt;/keyword&gt;&lt;keyword&gt;*Ultrasonic Therapy/instrumentation&lt;/keyword&gt;&lt;/keywords&gt;&lt;dates&gt;&lt;year&gt;2009&lt;/year&gt;&lt;pub-dates&gt;&lt;date&gt;Jan&lt;/date&gt;&lt;/pub-dates&gt;&lt;/dates&gt;&lt;accession-num&gt;19106688&lt;/accession-num&gt;&lt;urls&gt;&lt;related-urls&gt;&lt;url&gt;http://www.ncbi.nlm.nih.gov/entrez/query.fcgi?cmd=Retrieve&amp;amp;db=PubMed&amp;amp;dopt=Citation&amp;amp;list_uids=19106688 &lt;/url&gt;&lt;/related-urls&gt;&lt;/urls&gt;&lt;/record&gt;&lt;/Cite&gt;&lt;/EndNote&gt;</w:instrText>
        </w:r>
        <w:r w:rsidR="00B64EE3" w:rsidRPr="00882745">
          <w:fldChar w:fldCharType="separate"/>
        </w:r>
        <w:r w:rsidR="00B64EE3" w:rsidRPr="00882745">
          <w:rPr>
            <w:vertAlign w:val="superscript"/>
          </w:rPr>
          <w:t>20</w:t>
        </w:r>
        <w:r w:rsidR="00B64EE3" w:rsidRPr="00882745">
          <w:fldChar w:fldCharType="end"/>
        </w:r>
      </w:hyperlink>
      <w:r w:rsidR="006E58E2" w:rsidRPr="00882745">
        <w:t>. The average volume of these ablations was 7 cm</w:t>
      </w:r>
      <w:r w:rsidR="006E58E2" w:rsidRPr="00882745">
        <w:rPr>
          <w:vertAlign w:val="superscript"/>
        </w:rPr>
        <w:t>3</w:t>
      </w:r>
      <w:r w:rsidR="001A70E9" w:rsidRPr="00F8132A">
        <w:t>,</w:t>
      </w:r>
      <w:r w:rsidR="006E58E2" w:rsidRPr="00882745">
        <w:t xml:space="preserve"> corresponding to an average diameter of 20 mm and </w:t>
      </w:r>
      <w:r w:rsidR="001A70E9">
        <w:t xml:space="preserve">an </w:t>
      </w:r>
      <w:r w:rsidR="006E58E2" w:rsidRPr="00882745">
        <w:t xml:space="preserve">average long axis of 25 mm. </w:t>
      </w:r>
      <w:r w:rsidR="00875619" w:rsidRPr="00882745">
        <w:t>These ablations were created by activating each emitter with the same phase and by applying an acoustic power of 70 W (free-field acoustic power)</w:t>
      </w:r>
      <w:r w:rsidR="0091625F" w:rsidRPr="00882745">
        <w:t xml:space="preserve"> for 40 s</w:t>
      </w:r>
      <w:hyperlink w:anchor="_ENREF_18" w:tooltip="Melodelima, 2009 #202" w:history="1">
        <w:r w:rsidR="00B64EE3" w:rsidRPr="00882745">
          <w:fldChar w:fldCharType="begin"/>
        </w:r>
        <w:r w:rsidR="00B64EE3" w:rsidRPr="00882745">
          <w:instrText xml:space="preserve"> ADDIN EN.CITE &lt;EndNote&gt;&lt;Cite&gt;&lt;Year&gt;2009&lt;/Year&gt;&lt;RecNum&gt;202&lt;/RecNum&gt;&lt;DisplayText&gt;&lt;style face="superscript"&gt;18&lt;/style&gt;&lt;/DisplayText&gt;&lt;record&gt;&lt;rec-number&gt;202&lt;/rec-number&gt;&lt;foreign-keys&gt;&lt;key app="EN" db-id="eprvzrzwmwwz9tefxw55rt27pvwrfx0w0zva"&gt;202&lt;/key&gt;&lt;/foreign-keys&gt;&lt;ref-type name="Journal Article"&gt;17&lt;/ref-type&gt;&lt;contributors&gt;&lt;authors&gt;&lt;author&gt;Melodelima, D.&lt;/author&gt;&lt;author&gt;N&amp;apos;Djin, W. A.&lt;/author&gt;&lt;author&gt;Favre-Cabrera, J.&lt;/author&gt;&lt;author&gt;Parmentier, H.&lt;/author&gt;&lt;author&gt;Rivoire, M.&lt;/author&gt;&lt;author&gt;Chapelon, J. Y.&lt;/author&gt;&lt;/authors&gt;&lt;/contributors&gt;&lt;auth-address&gt;Inserm, U556, Lyon, F-69003, France.&lt;/auth-address&gt;&lt;titles&gt;&lt;title&gt;Thermal ablation produced using a surgical toroidal high-intensity focused ultrasound device is independent from hepatic inflow occlusion&lt;/title&gt;&lt;secondary-title&gt;Phys Med Biol&lt;/secondary-title&gt;&lt;alt-title&gt;Physics in medicine and biology&lt;/alt-title&gt;&lt;/titles&gt;&lt;periodical&gt;&lt;full-title&gt;Phys Med Biol&lt;/full-title&gt;&lt;/periodical&gt;&lt;alt-periodical&gt;&lt;full-title&gt;Physics in Medicine and Biology&lt;/full-title&gt;&lt;abbr-1&gt;Phys. Med. Biol.&lt;/abbr-1&gt;&lt;/alt-periodical&gt;&lt;pages&gt;6353-68&lt;/pages&gt;&lt;volume&gt;54&lt;/volume&gt;&lt;number&gt;20&lt;/number&gt;&lt;keywords&gt;&lt;keyword&gt;Animals&lt;/keyword&gt;&lt;keyword&gt;Catheter Ablation/methods&lt;/keyword&gt;&lt;keyword&gt;Disease Models, Animal&lt;/keyword&gt;&lt;keyword&gt;Female&lt;/keyword&gt;&lt;keyword&gt;Hot Temperature&lt;/keyword&gt;&lt;keyword&gt;Liver/blood supply/*pathology&lt;/keyword&gt;&lt;keyword&gt;Liver Neoplasms/*pathology&lt;/keyword&gt;&lt;keyword&gt;Liver Transplantation/methods&lt;/keyword&gt;&lt;keyword&gt;Oxygen/chemistry&lt;/keyword&gt;&lt;keyword&gt;Perfusion&lt;/keyword&gt;&lt;keyword&gt;Regional Blood Flow&lt;/keyword&gt;&lt;keyword&gt;Swine&lt;/keyword&gt;&lt;keyword&gt;Ultrasonic Therapy/instrumentation/*methods&lt;/keyword&gt;&lt;/keywords&gt;&lt;dates&gt;&lt;year&gt;2009&lt;/year&gt;&lt;pub-dates&gt;&lt;date&gt;Oct 21&lt;/date&gt;&lt;/pub-dates&gt;&lt;/dates&gt;&lt;isbn&gt;1361-6560 (Electronic)&amp;#xD;0031-9155 (Linking)&lt;/isbn&gt;&lt;accession-num&gt;19809123&lt;/accession-num&gt;&lt;urls&gt;&lt;related-urls&gt;&lt;url&gt;http://www.ncbi.nlm.nih.gov/pubmed/19809123&lt;/url&gt;&lt;/related-urls&gt;&lt;/urls&gt;&lt;electronic-resource-num&gt;10.1088/0031-9155/54/20/021&lt;/electronic-resource-num&gt;&lt;/record&gt;&lt;/Cite&gt;&lt;/EndNote&gt;</w:instrText>
        </w:r>
        <w:r w:rsidR="00B64EE3" w:rsidRPr="00882745">
          <w:fldChar w:fldCharType="separate"/>
        </w:r>
        <w:r w:rsidR="00B64EE3" w:rsidRPr="00882745">
          <w:rPr>
            <w:vertAlign w:val="superscript"/>
          </w:rPr>
          <w:t>18</w:t>
        </w:r>
        <w:r w:rsidR="00B64EE3" w:rsidRPr="00882745">
          <w:fldChar w:fldCharType="end"/>
        </w:r>
      </w:hyperlink>
      <w:r w:rsidR="00875619" w:rsidRPr="00882745">
        <w:t xml:space="preserve">. </w:t>
      </w:r>
      <w:r w:rsidRPr="00882745">
        <w:t xml:space="preserve">To confirm these results, </w:t>
      </w:r>
      <w:r w:rsidR="00E22B02" w:rsidRPr="00882745">
        <w:t xml:space="preserve">this HIFU device </w:t>
      </w:r>
      <w:r w:rsidR="0091625F" w:rsidRPr="00882745">
        <w:t>w</w:t>
      </w:r>
      <w:r w:rsidR="00E22B02" w:rsidRPr="00882745">
        <w:t>as</w:t>
      </w:r>
      <w:r w:rsidR="0091625F" w:rsidRPr="00882745">
        <w:t xml:space="preserve"> used in </w:t>
      </w:r>
      <w:r w:rsidRPr="00882745">
        <w:t>a controlled trial</w:t>
      </w:r>
      <w:r w:rsidR="00E22B02" w:rsidRPr="00882745">
        <w:t xml:space="preserve"> in patients undergoing hepatectomy for CLM.</w:t>
      </w:r>
      <w:r w:rsidR="00894268" w:rsidRPr="00882745">
        <w:t xml:space="preserve"> </w:t>
      </w:r>
      <w:r w:rsidR="00E22B02" w:rsidRPr="00882745">
        <w:t xml:space="preserve">The objective of the study was to assess the safety and the feasibility of the procedure. Data regarding the efficacy and the accuracy of the procedure were also collected. </w:t>
      </w:r>
      <w:r w:rsidR="000E09B6" w:rsidRPr="00882745">
        <w:t xml:space="preserve">This HIFU device was not developed to replace the resection part of surgery. </w:t>
      </w:r>
      <w:r w:rsidR="001A70E9">
        <w:t>The</w:t>
      </w:r>
      <w:r w:rsidR="000E09B6" w:rsidRPr="00882745">
        <w:t xml:space="preserve"> long-term objective is to provide a complementary tool to surgeons </w:t>
      </w:r>
      <w:proofErr w:type="gramStart"/>
      <w:r w:rsidR="000E09B6" w:rsidRPr="00882745">
        <w:t>in order to</w:t>
      </w:r>
      <w:proofErr w:type="gramEnd"/>
      <w:r w:rsidR="000E09B6" w:rsidRPr="00882745">
        <w:t xml:space="preserve"> expand the number of patients treated with a curative intent by treating otherwise unresectable patients</w:t>
      </w:r>
      <w:r w:rsidR="001A70E9">
        <w:t xml:space="preserve">, </w:t>
      </w:r>
      <w:r w:rsidR="001A70E9" w:rsidRPr="00882745">
        <w:t>using HIFU</w:t>
      </w:r>
      <w:r w:rsidR="000E09B6" w:rsidRPr="00882745">
        <w:t>.</w:t>
      </w:r>
    </w:p>
    <w:p w14:paraId="5E94EC09" w14:textId="77777777" w:rsidR="00EE1D64" w:rsidRPr="00882745" w:rsidRDefault="00EE1D64" w:rsidP="00894268">
      <w:pPr>
        <w:widowControl/>
        <w:rPr>
          <w:color w:val="FF0000"/>
        </w:rPr>
      </w:pPr>
    </w:p>
    <w:p w14:paraId="28971598" w14:textId="65CD4E08" w:rsidR="007B2AD8" w:rsidRPr="00882745" w:rsidRDefault="00C417C6" w:rsidP="00894268">
      <w:pPr>
        <w:widowControl/>
      </w:pPr>
      <w:r w:rsidRPr="00882745">
        <w:t xml:space="preserve">The study participants could not expect any personal benefit from their participation, and the priority was to avoid any loss of chance, </w:t>
      </w:r>
      <w:r w:rsidR="00BF3B3E" w:rsidRPr="00882745">
        <w:t>which is</w:t>
      </w:r>
      <w:r w:rsidRPr="00882745">
        <w:t xml:space="preserve"> why an ablate-and-resect study</w:t>
      </w:r>
      <w:r w:rsidR="00BF3B3E" w:rsidRPr="00882745">
        <w:t xml:space="preserve"> was designed</w:t>
      </w:r>
      <w:r w:rsidRPr="00882745">
        <w:t>. The surgical procedure ha</w:t>
      </w:r>
      <w:r w:rsidR="00BF3B3E" w:rsidRPr="00882745">
        <w:t>d</w:t>
      </w:r>
      <w:r w:rsidRPr="00882745">
        <w:t xml:space="preserve"> to be identical to the one patients would have undergone if not included in the study</w:t>
      </w:r>
      <w:r w:rsidR="007B2AD8" w:rsidRPr="00882745">
        <w:t xml:space="preserve">. For this first use of the HIFU device </w:t>
      </w:r>
      <w:r w:rsidR="001A70E9" w:rsidRPr="00882745">
        <w:t>in humans</w:t>
      </w:r>
      <w:r w:rsidR="001A70E9">
        <w:t>,</w:t>
      </w:r>
      <w:r w:rsidR="001A70E9" w:rsidRPr="00882745">
        <w:t xml:space="preserve"> </w:t>
      </w:r>
      <w:r w:rsidR="007B2AD8" w:rsidRPr="00882745">
        <w:t>ablations were created on the part of the liver scheduled for resection</w:t>
      </w:r>
      <w:r w:rsidR="001A70E9">
        <w:t>,</w:t>
      </w:r>
      <w:r w:rsidR="007B2AD8" w:rsidRPr="00882745">
        <w:t xml:space="preserve"> </w:t>
      </w:r>
      <w:proofErr w:type="gramStart"/>
      <w:r w:rsidR="007B2AD8" w:rsidRPr="00882745">
        <w:t>in order to</w:t>
      </w:r>
      <w:proofErr w:type="gramEnd"/>
      <w:r w:rsidR="007B2AD8" w:rsidRPr="00882745">
        <w:t xml:space="preserve"> protect participating patients from any adverse effects related to the use of this new device. </w:t>
      </w:r>
    </w:p>
    <w:p w14:paraId="7E02693C" w14:textId="77777777" w:rsidR="007B2AD8" w:rsidRPr="00882745" w:rsidRDefault="007B2AD8" w:rsidP="00894268">
      <w:pPr>
        <w:widowControl/>
      </w:pPr>
    </w:p>
    <w:p w14:paraId="462AFAF6" w14:textId="0CE64A5C" w:rsidR="007D3AD3" w:rsidRPr="00882745" w:rsidRDefault="007D3AD3" w:rsidP="00894268">
      <w:pPr>
        <w:widowControl/>
        <w:rPr>
          <w:b/>
          <w:color w:val="auto"/>
        </w:rPr>
      </w:pPr>
      <w:r w:rsidRPr="00882745">
        <w:rPr>
          <w:b/>
        </w:rPr>
        <w:t>Study Design</w:t>
      </w:r>
      <w:r w:rsidR="003A61A0">
        <w:rPr>
          <w:b/>
        </w:rPr>
        <w:t>:</w:t>
      </w:r>
    </w:p>
    <w:p w14:paraId="514737EA" w14:textId="575CC288" w:rsidR="007D3AD3" w:rsidRPr="00882745" w:rsidRDefault="00C449D3" w:rsidP="00894268">
      <w:pPr>
        <w:widowControl/>
      </w:pPr>
      <w:r w:rsidRPr="00882745">
        <w:rPr>
          <w:color w:val="auto"/>
        </w:rPr>
        <w:t xml:space="preserve">The protocol was a prospective, single-center phase I/II study designed to assess specific objectives </w:t>
      </w:r>
      <w:r w:rsidR="00F8132A">
        <w:rPr>
          <w:color w:val="auto"/>
        </w:rPr>
        <w:t>in</w:t>
      </w:r>
      <w:r w:rsidRPr="00882745">
        <w:rPr>
          <w:color w:val="auto"/>
        </w:rPr>
        <w:t xml:space="preserve"> three </w:t>
      </w:r>
      <w:proofErr w:type="gramStart"/>
      <w:r w:rsidRPr="00882745">
        <w:rPr>
          <w:color w:val="auto"/>
        </w:rPr>
        <w:t>different phases</w:t>
      </w:r>
      <w:proofErr w:type="gramEnd"/>
      <w:r w:rsidRPr="00882745">
        <w:rPr>
          <w:color w:val="auto"/>
        </w:rPr>
        <w:t xml:space="preserve"> (I, </w:t>
      </w:r>
      <w:proofErr w:type="spellStart"/>
      <w:r w:rsidRPr="00882745">
        <w:rPr>
          <w:color w:val="auto"/>
        </w:rPr>
        <w:t>IIa</w:t>
      </w:r>
      <w:proofErr w:type="spellEnd"/>
      <w:r w:rsidR="00D55346">
        <w:rPr>
          <w:color w:val="auto"/>
        </w:rPr>
        <w:t>,</w:t>
      </w:r>
      <w:r w:rsidRPr="00882745">
        <w:rPr>
          <w:color w:val="auto"/>
        </w:rPr>
        <w:t xml:space="preserve"> and IIb). In phases I and </w:t>
      </w:r>
      <w:proofErr w:type="spellStart"/>
      <w:r w:rsidRPr="00882745">
        <w:rPr>
          <w:color w:val="auto"/>
        </w:rPr>
        <w:t>IIa</w:t>
      </w:r>
      <w:proofErr w:type="spellEnd"/>
      <w:r w:rsidR="00D55346">
        <w:rPr>
          <w:color w:val="auto"/>
        </w:rPr>
        <w:t>,</w:t>
      </w:r>
      <w:r w:rsidRPr="00882745">
        <w:rPr>
          <w:color w:val="auto"/>
        </w:rPr>
        <w:t xml:space="preserve"> the HIFU treatment was performed in parts of the liver planned for resection but at </w:t>
      </w:r>
      <w:r w:rsidR="00D55346">
        <w:rPr>
          <w:color w:val="auto"/>
        </w:rPr>
        <w:t xml:space="preserve">a </w:t>
      </w:r>
      <w:r w:rsidRPr="00882745">
        <w:rPr>
          <w:color w:val="auto"/>
        </w:rPr>
        <w:t xml:space="preserve">distance from metastases. </w:t>
      </w:r>
      <w:r w:rsidR="007D3AD3" w:rsidRPr="00882745">
        <w:t xml:space="preserve">Liver metastases were targeted during phase IIb. Data of phase IIb </w:t>
      </w:r>
      <w:proofErr w:type="gramStart"/>
      <w:r w:rsidR="00C77AE2">
        <w:t>are</w:t>
      </w:r>
      <w:r w:rsidR="007D3AD3" w:rsidRPr="00882745">
        <w:t xml:space="preserve"> not presented</w:t>
      </w:r>
      <w:proofErr w:type="gramEnd"/>
      <w:r w:rsidR="007D3AD3" w:rsidRPr="00882745">
        <w:t xml:space="preserve"> as this part of the protocol is still ongoing.</w:t>
      </w:r>
    </w:p>
    <w:p w14:paraId="3438EC4B" w14:textId="77777777" w:rsidR="007D3AD3" w:rsidRPr="00882745" w:rsidRDefault="007D3AD3" w:rsidP="00894268">
      <w:pPr>
        <w:widowControl/>
      </w:pPr>
    </w:p>
    <w:p w14:paraId="68EC98A3" w14:textId="3918DC72" w:rsidR="004649FB" w:rsidRPr="00882745" w:rsidRDefault="00BA13BF" w:rsidP="00894268">
      <w:pPr>
        <w:widowControl/>
      </w:pPr>
      <w:r w:rsidRPr="00882745">
        <w:t xml:space="preserve">The primary objectives </w:t>
      </w:r>
      <w:r w:rsidR="004613C5" w:rsidRPr="00882745">
        <w:t xml:space="preserve">of phase I </w:t>
      </w:r>
      <w:r w:rsidRPr="00882745">
        <w:t>were to evaluate the safety,</w:t>
      </w:r>
      <w:r w:rsidR="004613C5" w:rsidRPr="00882745">
        <w:t xml:space="preserve"> feasibility</w:t>
      </w:r>
      <w:r w:rsidR="00D55346">
        <w:t>,</w:t>
      </w:r>
      <w:r w:rsidR="004613C5" w:rsidRPr="00882745">
        <w:t xml:space="preserve"> and tolerability </w:t>
      </w:r>
      <w:r w:rsidRPr="00882745">
        <w:t>of HIFU ablation for patients with</w:t>
      </w:r>
      <w:r w:rsidR="004613C5" w:rsidRPr="00882745">
        <w:t xml:space="preserve"> CLM.</w:t>
      </w:r>
      <w:r w:rsidRPr="00882745">
        <w:t xml:space="preserve"> </w:t>
      </w:r>
      <w:r w:rsidR="001869B2" w:rsidRPr="00882745">
        <w:t xml:space="preserve">The safety and feasibility were assessed by the ability to use the HIFU device in aseptic conditions. </w:t>
      </w:r>
      <w:r w:rsidR="00B57F78" w:rsidRPr="00882745">
        <w:t xml:space="preserve">The ability to perform </w:t>
      </w:r>
      <w:r w:rsidR="001869B2" w:rsidRPr="00882745">
        <w:t>two HIFU ablations</w:t>
      </w:r>
      <w:r w:rsidR="00B57F78" w:rsidRPr="00882745">
        <w:t xml:space="preserve"> without injuring organs adjacent to the liver was also assessed. In all patients</w:t>
      </w:r>
      <w:r w:rsidR="00C77AE2">
        <w:t>,</w:t>
      </w:r>
      <w:r w:rsidR="00B57F78" w:rsidRPr="00882745">
        <w:t xml:space="preserve"> one HIFU lesion was superficial and one was created with the focal zone placed at least 1 cm deeper. </w:t>
      </w:r>
      <w:r w:rsidR="00195CC1" w:rsidRPr="00882745">
        <w:t xml:space="preserve">Vital signs were monitored during and for </w:t>
      </w:r>
      <w:r w:rsidR="00C77AE2">
        <w:t>5</w:t>
      </w:r>
      <w:r w:rsidR="00195CC1" w:rsidRPr="00882745">
        <w:t xml:space="preserve"> minutes after the HIFU ablations </w:t>
      </w:r>
      <w:proofErr w:type="gramStart"/>
      <w:r w:rsidR="00195CC1" w:rsidRPr="00882745">
        <w:t>in order to</w:t>
      </w:r>
      <w:proofErr w:type="gramEnd"/>
      <w:r w:rsidR="00195CC1" w:rsidRPr="00882745">
        <w:t xml:space="preserve"> assess the tolerability of the procedure.</w:t>
      </w:r>
    </w:p>
    <w:p w14:paraId="4AD7A32D" w14:textId="77777777" w:rsidR="00E01DBE" w:rsidRPr="00882745" w:rsidRDefault="00E01DBE" w:rsidP="00894268">
      <w:pPr>
        <w:widowControl/>
      </w:pPr>
    </w:p>
    <w:p w14:paraId="467EE7CE" w14:textId="1F1C2C42" w:rsidR="002C2AF0" w:rsidRPr="00882745" w:rsidRDefault="001869B2" w:rsidP="00894268">
      <w:pPr>
        <w:widowControl/>
        <w:rPr>
          <w:color w:val="auto"/>
        </w:rPr>
      </w:pPr>
      <w:r w:rsidRPr="00882745">
        <w:rPr>
          <w:color w:val="auto"/>
        </w:rPr>
        <w:t>Secondary objectives were to determine</w:t>
      </w:r>
      <w:r w:rsidR="00195CC1" w:rsidRPr="00882745">
        <w:rPr>
          <w:color w:val="auto"/>
        </w:rPr>
        <w:t xml:space="preserve"> the reliability of the ultrasound images </w:t>
      </w:r>
      <w:r w:rsidR="002C2AF0" w:rsidRPr="00882745">
        <w:rPr>
          <w:color w:val="auto"/>
        </w:rPr>
        <w:t xml:space="preserve">and the ease of use of the device. The reliability of the ultrasound images </w:t>
      </w:r>
      <w:proofErr w:type="gramStart"/>
      <w:r w:rsidR="002C2AF0" w:rsidRPr="00882745">
        <w:rPr>
          <w:color w:val="auto"/>
        </w:rPr>
        <w:t>was assessed</w:t>
      </w:r>
      <w:proofErr w:type="gramEnd"/>
      <w:r w:rsidR="002C2AF0" w:rsidRPr="00882745">
        <w:rPr>
          <w:color w:val="auto"/>
        </w:rPr>
        <w:t xml:space="preserve"> by using the imaging probe integrated </w:t>
      </w:r>
      <w:r w:rsidR="00690A8D">
        <w:rPr>
          <w:color w:val="auto"/>
        </w:rPr>
        <w:t>with</w:t>
      </w:r>
      <w:r w:rsidR="002C2AF0" w:rsidRPr="00882745">
        <w:rPr>
          <w:color w:val="auto"/>
        </w:rPr>
        <w:t xml:space="preserve"> the HIFU device to visualize and target the region to be treated. Ease of </w:t>
      </w:r>
      <w:r w:rsidR="002C2AF0" w:rsidRPr="00882745">
        <w:rPr>
          <w:color w:val="auto"/>
        </w:rPr>
        <w:lastRenderedPageBreak/>
        <w:t xml:space="preserve">use </w:t>
      </w:r>
      <w:proofErr w:type="gramStart"/>
      <w:r w:rsidR="002C2AF0" w:rsidRPr="00882745">
        <w:rPr>
          <w:color w:val="auto"/>
        </w:rPr>
        <w:t>was assessed</w:t>
      </w:r>
      <w:proofErr w:type="gramEnd"/>
      <w:r w:rsidR="002C2AF0" w:rsidRPr="00882745">
        <w:rPr>
          <w:color w:val="auto"/>
        </w:rPr>
        <w:t xml:space="preserve"> by the ability to place the HIFU device such </w:t>
      </w:r>
      <w:r w:rsidR="00C77AE2">
        <w:rPr>
          <w:color w:val="auto"/>
        </w:rPr>
        <w:t>that</w:t>
      </w:r>
      <w:r w:rsidR="002C2AF0" w:rsidRPr="00882745">
        <w:rPr>
          <w:color w:val="auto"/>
        </w:rPr>
        <w:t xml:space="preserve"> ablations </w:t>
      </w:r>
      <w:r w:rsidR="00C77AE2">
        <w:rPr>
          <w:color w:val="auto"/>
        </w:rPr>
        <w:t>could</w:t>
      </w:r>
      <w:r w:rsidR="002C2AF0" w:rsidRPr="00882745">
        <w:rPr>
          <w:color w:val="auto"/>
        </w:rPr>
        <w:t xml:space="preserve"> be performed in at least 80% of the whole liver.</w:t>
      </w:r>
      <w:r w:rsidR="007637D3" w:rsidRPr="00882745">
        <w:t xml:space="preserve"> </w:t>
      </w:r>
      <w:r w:rsidR="00C77AE2">
        <w:t>The entire</w:t>
      </w:r>
      <w:r w:rsidR="007637D3" w:rsidRPr="00882745">
        <w:rPr>
          <w:color w:val="auto"/>
        </w:rPr>
        <w:t xml:space="preserve"> HIFU procedure </w:t>
      </w:r>
      <w:proofErr w:type="gramStart"/>
      <w:r w:rsidR="007637D3" w:rsidRPr="00882745">
        <w:rPr>
          <w:color w:val="auto"/>
        </w:rPr>
        <w:t>has to</w:t>
      </w:r>
      <w:proofErr w:type="gramEnd"/>
      <w:r w:rsidR="007637D3" w:rsidRPr="00882745">
        <w:rPr>
          <w:color w:val="auto"/>
        </w:rPr>
        <w:t xml:space="preserve"> be performed in less than 30 minutes.</w:t>
      </w:r>
    </w:p>
    <w:p w14:paraId="00BB8ACD" w14:textId="77777777" w:rsidR="007D3AD3" w:rsidRPr="00882745" w:rsidRDefault="007D3AD3" w:rsidP="00894268">
      <w:pPr>
        <w:widowControl/>
      </w:pPr>
    </w:p>
    <w:p w14:paraId="53F99925" w14:textId="244535A9" w:rsidR="002C2AF0" w:rsidRPr="00882745" w:rsidRDefault="007D3AD3" w:rsidP="00894268">
      <w:pPr>
        <w:widowControl/>
      </w:pPr>
      <w:r w:rsidRPr="00882745">
        <w:t>This two-step phase was designed following Lee’s sequential criteria</w:t>
      </w:r>
      <w:hyperlink w:anchor="_ENREF_21" w:tooltip="Lee, 1981 #691" w:history="1">
        <w:r w:rsidR="00B64EE3" w:rsidRPr="00882745">
          <w:fldChar w:fldCharType="begin"/>
        </w:r>
        <w:r w:rsidR="00B64EE3" w:rsidRPr="00882745">
          <w:instrText xml:space="preserve"> ADDIN EN.CITE &lt;EndNote&gt;&lt;Cite&gt;&lt;Year&gt;1981&lt;/Year&gt;&lt;RecNum&gt;691&lt;/RecNum&gt;&lt;DisplayText&gt;&lt;style face="superscript"&gt;21&lt;/style&gt;&lt;/DisplayText&gt;&lt;record&gt;&lt;rec-number&gt;691&lt;/rec-number&gt;&lt;foreign-keys&gt;&lt;key app="EN" db-id="eprvzrzwmwwz9tefxw55rt27pvwrfx0w0zva"&gt;691&lt;/key&gt;&lt;/foreign-keys&gt;&lt;ref-type name="Journal Article"&gt;17&lt;/ref-type&gt;&lt;contributors&gt;&lt;authors&gt;&lt;author&gt;Lee, Y. J.&lt;/author&gt;&lt;author&gt;Wesley, R. A.&lt;/author&gt;&lt;/authors&gt;&lt;/contributors&gt;&lt;titles&gt;&lt;title&gt;Statistical contributions to phase II trials in cancer: interpretation, analysis and design&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403-16&lt;/pages&gt;&lt;volume&gt;8&lt;/volume&gt;&lt;number&gt;4&lt;/number&gt;&lt;keywords&gt;&lt;keyword&gt;Antineoplastic Agents/*therapeutic use&lt;/keyword&gt;&lt;keyword&gt;Drug Evaluation/*methods&lt;/keyword&gt;&lt;keyword&gt;Humans&lt;/keyword&gt;&lt;keyword&gt;Methotrexate/therapeutic use&lt;/keyword&gt;&lt;keyword&gt;Random Allocation&lt;/keyword&gt;&lt;keyword&gt;Research Design&lt;/keyword&gt;&lt;keyword&gt;*Statistics as Topic&lt;/keyword&gt;&lt;/keywords&gt;&lt;dates&gt;&lt;year&gt;1981&lt;/year&gt;&lt;pub-dates&gt;&lt;date&gt;Dec&lt;/date&gt;&lt;/pub-dates&gt;&lt;/dates&gt;&lt;isbn&gt;0093-7754 (Print)&amp;#xD;0093-7754 (Linking)&lt;/isbn&gt;&lt;accession-num&gt;7323812&lt;/accession-num&gt;&lt;urls&gt;&lt;related-urls&gt;&lt;url&gt;http://www.ncbi.nlm.nih.gov/pubmed/7323812&lt;/url&gt;&lt;/related-urls&gt;&lt;/urls&gt;&lt;/record&gt;&lt;/Cite&gt;&lt;/EndNote&gt;</w:instrText>
        </w:r>
        <w:r w:rsidR="00B64EE3" w:rsidRPr="00882745">
          <w:fldChar w:fldCharType="separate"/>
        </w:r>
        <w:r w:rsidR="00B64EE3" w:rsidRPr="00882745">
          <w:rPr>
            <w:vertAlign w:val="superscript"/>
          </w:rPr>
          <w:t>21</w:t>
        </w:r>
        <w:r w:rsidR="00B64EE3" w:rsidRPr="00882745">
          <w:fldChar w:fldCharType="end"/>
        </w:r>
      </w:hyperlink>
      <w:r w:rsidRPr="00882745">
        <w:t xml:space="preserve">, allowing </w:t>
      </w:r>
      <w:r w:rsidR="00C77AE2">
        <w:t xml:space="preserve">an </w:t>
      </w:r>
      <w:r w:rsidRPr="00882745">
        <w:t xml:space="preserve">early termination of enrollment in </w:t>
      </w:r>
      <w:r w:rsidR="00C77AE2">
        <w:t xml:space="preserve">the </w:t>
      </w:r>
      <w:r w:rsidRPr="00882745">
        <w:t xml:space="preserve">case of </w:t>
      </w:r>
      <w:r w:rsidR="00C77AE2">
        <w:t xml:space="preserve">an </w:t>
      </w:r>
      <w:r w:rsidRPr="00882745">
        <w:t xml:space="preserve">unacceptable global failure rate. </w:t>
      </w:r>
      <w:r w:rsidR="0003390E" w:rsidRPr="00882745">
        <w:t xml:space="preserve">The definition of failure was a period longer than 30 minutes to </w:t>
      </w:r>
      <w:r w:rsidR="00B77DED" w:rsidRPr="00882745">
        <w:t xml:space="preserve">perform </w:t>
      </w:r>
      <w:r w:rsidR="0003390E" w:rsidRPr="00882745">
        <w:t xml:space="preserve">the HIFU </w:t>
      </w:r>
      <w:r w:rsidR="00B77DED" w:rsidRPr="00882745">
        <w:t>procedure</w:t>
      </w:r>
      <w:r w:rsidR="00C77AE2">
        <w:t>,</w:t>
      </w:r>
      <w:r w:rsidR="0003390E" w:rsidRPr="00882745">
        <w:t xml:space="preserve"> the inability to place the focal zone at least 1 cm from Glisson’s capsule</w:t>
      </w:r>
      <w:r w:rsidR="00C77AE2">
        <w:t>,</w:t>
      </w:r>
      <w:r w:rsidR="00054F69" w:rsidRPr="00882745">
        <w:t xml:space="preserve"> </w:t>
      </w:r>
      <w:r w:rsidR="00017F94" w:rsidRPr="00882745">
        <w:t>asepsis failure when using the device</w:t>
      </w:r>
      <w:r w:rsidR="00C77AE2">
        <w:t>,</w:t>
      </w:r>
      <w:r w:rsidR="00017F94" w:rsidRPr="00882745">
        <w:t xml:space="preserve"> HIFU lesions in adjacent organs</w:t>
      </w:r>
      <w:r w:rsidR="00C77AE2">
        <w:t>,</w:t>
      </w:r>
      <w:r w:rsidR="00017F94" w:rsidRPr="00882745">
        <w:t xml:space="preserve"> changes in vital signs superior to 10% from </w:t>
      </w:r>
      <w:r w:rsidR="00C77AE2">
        <w:t xml:space="preserve">the </w:t>
      </w:r>
      <w:r w:rsidR="00017F94" w:rsidRPr="00882745">
        <w:t xml:space="preserve">baseline. The enrollment </w:t>
      </w:r>
      <w:proofErr w:type="gramStart"/>
      <w:r w:rsidR="00017F94" w:rsidRPr="00882745">
        <w:t>was considered to be</w:t>
      </w:r>
      <w:proofErr w:type="gramEnd"/>
      <w:r w:rsidR="00017F94" w:rsidRPr="00882745">
        <w:t xml:space="preserve"> closed if a failure was observed in at least 2/2 patients (first step) and 3/6 patients (second step).</w:t>
      </w:r>
    </w:p>
    <w:p w14:paraId="1B294CCF" w14:textId="77777777" w:rsidR="002C2AF0" w:rsidRPr="00882745" w:rsidRDefault="002C2AF0" w:rsidP="00894268">
      <w:pPr>
        <w:widowControl/>
      </w:pPr>
    </w:p>
    <w:p w14:paraId="1847BF89" w14:textId="0E2861E0" w:rsidR="000434E0" w:rsidRPr="00882745" w:rsidRDefault="00E3094E" w:rsidP="00894268">
      <w:pPr>
        <w:widowControl/>
      </w:pPr>
      <w:r w:rsidRPr="00882745">
        <w:t xml:space="preserve">In phase </w:t>
      </w:r>
      <w:proofErr w:type="spellStart"/>
      <w:r w:rsidRPr="00882745">
        <w:t>IIa</w:t>
      </w:r>
      <w:proofErr w:type="spellEnd"/>
      <w:r w:rsidR="00C77AE2">
        <w:t>,</w:t>
      </w:r>
      <w:r w:rsidRPr="00882745">
        <w:t xml:space="preserve"> </w:t>
      </w:r>
      <w:r w:rsidR="000434E0" w:rsidRPr="00882745">
        <w:t xml:space="preserve">a major anatomical structure was mimicked by </w:t>
      </w:r>
      <w:r w:rsidRPr="00882745">
        <w:t xml:space="preserve">a metallic marker </w:t>
      </w:r>
      <w:r w:rsidR="000434E0" w:rsidRPr="00882745">
        <w:t>with a diameter of 5 mm</w:t>
      </w:r>
      <w:r w:rsidR="00C77AE2">
        <w:t>,</w:t>
      </w:r>
      <w:r w:rsidRPr="00882745">
        <w:t xml:space="preserve"> implanted in the liver parenchyma. </w:t>
      </w:r>
      <w:r w:rsidR="000434E0" w:rsidRPr="00882745">
        <w:t xml:space="preserve">The primary objective of phase </w:t>
      </w:r>
      <w:proofErr w:type="spellStart"/>
      <w:r w:rsidR="000434E0" w:rsidRPr="00882745">
        <w:t>IIa</w:t>
      </w:r>
      <w:proofErr w:type="spellEnd"/>
      <w:r w:rsidR="000434E0" w:rsidRPr="00882745">
        <w:t xml:space="preserve"> was to assess the accuracy of the HIFU device. In step 1</w:t>
      </w:r>
      <w:r w:rsidR="00C77AE2">
        <w:t>,</w:t>
      </w:r>
      <w:r w:rsidR="000434E0" w:rsidRPr="00882745">
        <w:t xml:space="preserve"> the ability to target the metallic marker with safety margins was assessed. In step 2</w:t>
      </w:r>
      <w:r w:rsidR="00C77AE2">
        <w:t>,</w:t>
      </w:r>
      <w:r w:rsidR="000434E0" w:rsidRPr="00882745">
        <w:t xml:space="preserve"> the ability to ablate the liver at a predetermined distance from the metallic marker was assessed. </w:t>
      </w:r>
      <w:r w:rsidR="0029107B" w:rsidRPr="00882745">
        <w:t>The ideal distance between the metallic mark</w:t>
      </w:r>
      <w:r w:rsidR="00894268" w:rsidRPr="00882745">
        <w:t>er</w:t>
      </w:r>
      <w:r w:rsidR="0029107B" w:rsidRPr="00882745">
        <w:t xml:space="preserve"> and the closest ablation boundary was fixed at 7.5 mm</w:t>
      </w:r>
      <w:r w:rsidR="00C77AE2">
        <w:t>,</w:t>
      </w:r>
      <w:r w:rsidR="0029107B" w:rsidRPr="00882745">
        <w:t xml:space="preserve"> with a tolerated range of 1</w:t>
      </w:r>
      <w:r w:rsidR="00C77AE2">
        <w:t xml:space="preserve"> </w:t>
      </w:r>
      <w:r w:rsidR="0029107B" w:rsidRPr="00882745">
        <w:t>-</w:t>
      </w:r>
      <w:r w:rsidR="00C77AE2">
        <w:t xml:space="preserve"> </w:t>
      </w:r>
      <w:r w:rsidR="0029107B" w:rsidRPr="00882745">
        <w:t xml:space="preserve">15 mm. </w:t>
      </w:r>
      <w:r w:rsidR="000434E0" w:rsidRPr="00882745">
        <w:t>The secondary objective was to assess the safety of the procedure by creating HIFU lesions in the liver without injury to adjacent organs. The feasibility to image HIFU ablations using the integrated ultrasound imaging probe was a common secondary endpoint with phase I.</w:t>
      </w:r>
      <w:r w:rsidR="0029107B" w:rsidRPr="00882745">
        <w:t xml:space="preserve"> </w:t>
      </w:r>
      <w:r w:rsidR="000434E0" w:rsidRPr="00882745">
        <w:t xml:space="preserve">Three to six patients were included in both steps of phase </w:t>
      </w:r>
      <w:proofErr w:type="spellStart"/>
      <w:r w:rsidR="000434E0" w:rsidRPr="00882745">
        <w:t>IIa</w:t>
      </w:r>
      <w:proofErr w:type="spellEnd"/>
      <w:r w:rsidR="000434E0" w:rsidRPr="00882745">
        <w:t xml:space="preserve">. </w:t>
      </w:r>
      <w:r w:rsidR="0029107B" w:rsidRPr="00882745">
        <w:t>Binomial probabilities in 3 and 6 patients were used. If a failure occurred in at least 54% and 32% of the patients, respectively</w:t>
      </w:r>
      <w:r w:rsidR="00301E52">
        <w:t>,</w:t>
      </w:r>
      <w:r w:rsidR="0029107B" w:rsidRPr="00882745">
        <w:t xml:space="preserve"> there was a 90% probability of observing that failure.</w:t>
      </w:r>
    </w:p>
    <w:p w14:paraId="12A7A526" w14:textId="77777777" w:rsidR="000434E0" w:rsidRPr="00882745" w:rsidRDefault="000434E0" w:rsidP="00894268">
      <w:pPr>
        <w:widowControl/>
      </w:pPr>
    </w:p>
    <w:p w14:paraId="7B7887FE" w14:textId="3DA642BB" w:rsidR="006305D7" w:rsidRPr="00882745" w:rsidRDefault="006305D7" w:rsidP="00894268">
      <w:pPr>
        <w:widowControl/>
        <w:rPr>
          <w:color w:val="808080" w:themeColor="background1" w:themeShade="80"/>
        </w:rPr>
      </w:pPr>
      <w:r w:rsidRPr="00882745">
        <w:rPr>
          <w:b/>
        </w:rPr>
        <w:t>PROTOCOL:</w:t>
      </w:r>
      <w:r w:rsidRPr="00882745">
        <w:t xml:space="preserve"> </w:t>
      </w:r>
    </w:p>
    <w:p w14:paraId="13A90679" w14:textId="4830F7D8" w:rsidR="00F87C6D" w:rsidRPr="00882745" w:rsidRDefault="007D3AD3" w:rsidP="00894268">
      <w:pPr>
        <w:widowControl/>
      </w:pPr>
      <w:r w:rsidRPr="00882745">
        <w:t>The protocol was reviewed and validated by a national ethics committee according to French and European directives</w:t>
      </w:r>
      <w:r w:rsidR="00301E52">
        <w:t>,</w:t>
      </w:r>
      <w:r w:rsidRPr="00882745">
        <w:t xml:space="preserve"> with written consent from </w:t>
      </w:r>
      <w:r w:rsidR="00301E52">
        <w:t xml:space="preserve">the </w:t>
      </w:r>
      <w:r w:rsidRPr="00882745">
        <w:t>patients.</w:t>
      </w:r>
    </w:p>
    <w:p w14:paraId="566A08C0" w14:textId="77777777" w:rsidR="005C3758" w:rsidRPr="00882745" w:rsidRDefault="005C3758" w:rsidP="00894268">
      <w:pPr>
        <w:widowControl/>
      </w:pPr>
    </w:p>
    <w:p w14:paraId="3CDEA1D0" w14:textId="228DA133" w:rsidR="005C3758" w:rsidRPr="00882745" w:rsidRDefault="005C3758" w:rsidP="00894268">
      <w:pPr>
        <w:widowControl/>
        <w:rPr>
          <w:b/>
        </w:rPr>
      </w:pPr>
      <w:r w:rsidRPr="00882745">
        <w:rPr>
          <w:b/>
        </w:rPr>
        <w:t xml:space="preserve">1. </w:t>
      </w:r>
      <w:r w:rsidR="00356FDB" w:rsidRPr="00882745">
        <w:rPr>
          <w:b/>
        </w:rPr>
        <w:t>Inclusion</w:t>
      </w:r>
    </w:p>
    <w:p w14:paraId="2E6DE4F7" w14:textId="77777777" w:rsidR="007D3AD3" w:rsidRPr="00882745" w:rsidRDefault="007D3AD3" w:rsidP="00894268">
      <w:pPr>
        <w:widowControl/>
        <w:rPr>
          <w:b/>
        </w:rPr>
      </w:pPr>
    </w:p>
    <w:p w14:paraId="06896757" w14:textId="2822B29F" w:rsidR="007D3AD3" w:rsidRPr="00882745" w:rsidRDefault="005C3758" w:rsidP="00894268">
      <w:pPr>
        <w:widowControl/>
        <w:tabs>
          <w:tab w:val="left" w:pos="567"/>
        </w:tabs>
      </w:pPr>
      <w:r w:rsidRPr="00882745">
        <w:t xml:space="preserve">1.1 Include </w:t>
      </w:r>
      <w:r w:rsidR="00301E52">
        <w:t xml:space="preserve">patients </w:t>
      </w:r>
      <w:r w:rsidRPr="00882745">
        <w:t xml:space="preserve">with </w:t>
      </w:r>
      <w:proofErr w:type="spellStart"/>
      <w:r w:rsidRPr="00882745">
        <w:t>resectable</w:t>
      </w:r>
      <w:proofErr w:type="spellEnd"/>
      <w:r w:rsidRPr="00882745">
        <w:t xml:space="preserve"> CLM and </w:t>
      </w:r>
      <w:r w:rsidR="00301E52">
        <w:t xml:space="preserve">a </w:t>
      </w:r>
      <w:r w:rsidRPr="00882745">
        <w:t xml:space="preserve">good clinical condition (Eastern </w:t>
      </w:r>
      <w:r w:rsidR="00365314" w:rsidRPr="00882745">
        <w:t>Coo</w:t>
      </w:r>
      <w:r w:rsidRPr="00882745">
        <w:t>perative Oncology Group ECOG/World Health Organization WHO performance status 0-1)</w:t>
      </w:r>
      <w:r w:rsidR="00301E52">
        <w:t xml:space="preserve"> who are at least 18 years old</w:t>
      </w:r>
      <w:r w:rsidRPr="00882745">
        <w:t xml:space="preserve">. </w:t>
      </w:r>
      <w:r w:rsidR="007D3AD3" w:rsidRPr="00882745">
        <w:t xml:space="preserve">Obtain written consent from </w:t>
      </w:r>
      <w:r w:rsidR="00301E52">
        <w:t xml:space="preserve">the </w:t>
      </w:r>
      <w:r w:rsidR="007D3AD3" w:rsidRPr="00882745">
        <w:t>patients.</w:t>
      </w:r>
    </w:p>
    <w:p w14:paraId="37A703F6" w14:textId="77777777" w:rsidR="007D3AD3" w:rsidRPr="00882745" w:rsidRDefault="007D3AD3" w:rsidP="00894268">
      <w:pPr>
        <w:widowControl/>
        <w:tabs>
          <w:tab w:val="left" w:pos="567"/>
        </w:tabs>
      </w:pPr>
    </w:p>
    <w:p w14:paraId="4B95432A" w14:textId="562B4804" w:rsidR="005C3758" w:rsidRPr="00882745" w:rsidRDefault="005C3758" w:rsidP="00894268">
      <w:pPr>
        <w:widowControl/>
        <w:tabs>
          <w:tab w:val="left" w:pos="0"/>
        </w:tabs>
      </w:pPr>
      <w:r w:rsidRPr="00882745">
        <w:t>1.</w:t>
      </w:r>
      <w:r w:rsidR="007D3AD3" w:rsidRPr="00882745">
        <w:t>2</w:t>
      </w:r>
      <w:r w:rsidRPr="00882745">
        <w:t xml:space="preserve"> </w:t>
      </w:r>
      <w:r w:rsidR="0073462A" w:rsidRPr="00882745">
        <w:t>Exclude</w:t>
      </w:r>
      <w:r w:rsidRPr="00882745">
        <w:t xml:space="preserve"> patients with previous liver, biliary</w:t>
      </w:r>
      <w:r w:rsidR="00301E52">
        <w:t>,</w:t>
      </w:r>
      <w:r w:rsidRPr="00882745">
        <w:t xml:space="preserve"> or major abdominal surgery, pregnancy</w:t>
      </w:r>
      <w:r w:rsidR="00301E52">
        <w:t>,</w:t>
      </w:r>
      <w:r w:rsidRPr="00882745">
        <w:t xml:space="preserve"> or</w:t>
      </w:r>
      <w:r w:rsidR="007D3AD3" w:rsidRPr="00882745">
        <w:t xml:space="preserve"> </w:t>
      </w:r>
      <w:r w:rsidR="00301E52">
        <w:t xml:space="preserve">an </w:t>
      </w:r>
      <w:r w:rsidRPr="00882745">
        <w:t xml:space="preserve">inability to </w:t>
      </w:r>
      <w:proofErr w:type="gramStart"/>
      <w:r w:rsidRPr="00882745">
        <w:t>be followed</w:t>
      </w:r>
      <w:proofErr w:type="gramEnd"/>
      <w:r w:rsidRPr="00882745">
        <w:t xml:space="preserve"> for the duration of the study.</w:t>
      </w:r>
    </w:p>
    <w:p w14:paraId="383E8085" w14:textId="77777777" w:rsidR="005C3758" w:rsidRPr="00882745" w:rsidRDefault="005C3758" w:rsidP="00894268">
      <w:pPr>
        <w:widowControl/>
      </w:pPr>
    </w:p>
    <w:p w14:paraId="50D5351F" w14:textId="0B70EEB9" w:rsidR="005C3758" w:rsidRPr="00882745" w:rsidRDefault="005C3758" w:rsidP="00894268">
      <w:pPr>
        <w:widowControl/>
        <w:rPr>
          <w:b/>
        </w:rPr>
      </w:pPr>
      <w:bookmarkStart w:id="0" w:name="_Hlk516569391"/>
      <w:r w:rsidRPr="00882745">
        <w:rPr>
          <w:b/>
          <w:highlight w:val="yellow"/>
        </w:rPr>
        <w:t xml:space="preserve">2. HIFU </w:t>
      </w:r>
      <w:r w:rsidR="00301E52" w:rsidRPr="00882745">
        <w:rPr>
          <w:b/>
          <w:highlight w:val="yellow"/>
        </w:rPr>
        <w:t>Treatment</w:t>
      </w:r>
    </w:p>
    <w:p w14:paraId="3DA32BD6" w14:textId="77777777" w:rsidR="0073462A" w:rsidRPr="00882745" w:rsidRDefault="0073462A" w:rsidP="00894268">
      <w:pPr>
        <w:widowControl/>
        <w:rPr>
          <w:b/>
        </w:rPr>
      </w:pPr>
    </w:p>
    <w:p w14:paraId="321C996E" w14:textId="1F63176F" w:rsidR="00EB13D6" w:rsidRPr="00882745" w:rsidRDefault="00540E39" w:rsidP="00894268">
      <w:pPr>
        <w:widowControl/>
        <w:tabs>
          <w:tab w:val="left" w:pos="567"/>
        </w:tabs>
      </w:pPr>
      <w:r w:rsidRPr="00882745">
        <w:t>2.1</w:t>
      </w:r>
      <w:r w:rsidR="00894268" w:rsidRPr="00882745">
        <w:t xml:space="preserve"> </w:t>
      </w:r>
      <w:r w:rsidRPr="00882745">
        <w:t xml:space="preserve">Perform </w:t>
      </w:r>
      <w:r w:rsidR="00301E52">
        <w:t xml:space="preserve">the </w:t>
      </w:r>
      <w:r w:rsidRPr="00882745">
        <w:t>anesthesia of the patient with an induction comp</w:t>
      </w:r>
      <w:r w:rsidR="00EB13D6" w:rsidRPr="00882745">
        <w:t xml:space="preserve">osed of </w:t>
      </w:r>
      <w:r w:rsidR="00E01DBE" w:rsidRPr="00882745">
        <w:t>p</w:t>
      </w:r>
      <w:r w:rsidR="00EB13D6" w:rsidRPr="00882745">
        <w:t xml:space="preserve">ropofol (2 to 3 mg/kg), </w:t>
      </w:r>
      <w:proofErr w:type="spellStart"/>
      <w:r w:rsidR="00EB13D6" w:rsidRPr="00882745">
        <w:t>sufentan</w:t>
      </w:r>
      <w:r w:rsidR="00F8132A">
        <w:t>i</w:t>
      </w:r>
      <w:r w:rsidR="00EB13D6" w:rsidRPr="00882745">
        <w:t>l</w:t>
      </w:r>
      <w:proofErr w:type="spellEnd"/>
      <w:r w:rsidR="00EB13D6" w:rsidRPr="00882745">
        <w:t xml:space="preserve"> (0.2 to 0.3</w:t>
      </w:r>
      <w:r w:rsidR="00301E52">
        <w:t xml:space="preserve"> </w:t>
      </w:r>
      <w:r w:rsidR="00EB13D6" w:rsidRPr="00882745">
        <w:t>µg/</w:t>
      </w:r>
      <w:r w:rsidR="00301E52">
        <w:t>k</w:t>
      </w:r>
      <w:r w:rsidR="00EB13D6" w:rsidRPr="00882745">
        <w:t>g),</w:t>
      </w:r>
      <w:r w:rsidR="00894268" w:rsidRPr="00882745">
        <w:t xml:space="preserve"> </w:t>
      </w:r>
      <w:proofErr w:type="spellStart"/>
      <w:r w:rsidR="00EB13D6" w:rsidRPr="00882745">
        <w:t>cisatracurium</w:t>
      </w:r>
      <w:proofErr w:type="spellEnd"/>
      <w:r w:rsidR="00EB13D6" w:rsidRPr="00882745">
        <w:t xml:space="preserve"> (0.15 mg/</w:t>
      </w:r>
      <w:r w:rsidR="00301E52">
        <w:t>k</w:t>
      </w:r>
      <w:r w:rsidR="00EB13D6" w:rsidRPr="00882745">
        <w:t>g) and ketamine (0.15 mg/</w:t>
      </w:r>
      <w:r w:rsidR="00301E52">
        <w:t>k</w:t>
      </w:r>
      <w:r w:rsidR="00EB13D6" w:rsidRPr="00882745">
        <w:t xml:space="preserve">g). </w:t>
      </w:r>
    </w:p>
    <w:p w14:paraId="4DDABC2F" w14:textId="77777777" w:rsidR="00EB13D6" w:rsidRPr="00882745" w:rsidRDefault="00EB13D6" w:rsidP="00894268">
      <w:pPr>
        <w:widowControl/>
        <w:tabs>
          <w:tab w:val="left" w:pos="567"/>
        </w:tabs>
      </w:pPr>
    </w:p>
    <w:p w14:paraId="7A571E33" w14:textId="0F861BA6" w:rsidR="00EB13D6" w:rsidRPr="00882745" w:rsidRDefault="00EB13D6" w:rsidP="00894268">
      <w:pPr>
        <w:widowControl/>
        <w:tabs>
          <w:tab w:val="left" w:pos="567"/>
        </w:tabs>
      </w:pPr>
      <w:r w:rsidRPr="00882745">
        <w:t>2.2</w:t>
      </w:r>
      <w:r w:rsidR="00894268" w:rsidRPr="00882745">
        <w:t xml:space="preserve"> </w:t>
      </w:r>
      <w:r w:rsidRPr="00882745">
        <w:t xml:space="preserve">Maintain anesthesia with sevoflurane to target a </w:t>
      </w:r>
      <w:proofErr w:type="spellStart"/>
      <w:r w:rsidRPr="00882745">
        <w:t>bispectral</w:t>
      </w:r>
      <w:proofErr w:type="spellEnd"/>
      <w:r w:rsidRPr="00882745">
        <w:t xml:space="preserve"> index between 40 and 60. </w:t>
      </w:r>
    </w:p>
    <w:p w14:paraId="6B12DEFA" w14:textId="77777777" w:rsidR="00E01DBE" w:rsidRPr="00882745" w:rsidRDefault="00E01DBE" w:rsidP="00894268">
      <w:pPr>
        <w:widowControl/>
        <w:tabs>
          <w:tab w:val="left" w:pos="567"/>
        </w:tabs>
      </w:pPr>
    </w:p>
    <w:p w14:paraId="28A04237" w14:textId="48F00983" w:rsidR="00EB13D6" w:rsidRPr="00882745" w:rsidRDefault="00EB13D6" w:rsidP="00894268">
      <w:pPr>
        <w:widowControl/>
        <w:tabs>
          <w:tab w:val="left" w:pos="567"/>
        </w:tabs>
      </w:pPr>
      <w:r w:rsidRPr="00882745">
        <w:t>2.3</w:t>
      </w:r>
      <w:r w:rsidR="00894268" w:rsidRPr="00882745">
        <w:t xml:space="preserve"> </w:t>
      </w:r>
      <w:r w:rsidRPr="00882745">
        <w:t>Perform tracheal intubation</w:t>
      </w:r>
      <w:r w:rsidR="00301E52">
        <w:t>,</w:t>
      </w:r>
      <w:r w:rsidRPr="00882745">
        <w:t xml:space="preserve"> with the lungs mechanically ventilated with inspired oxygen fraction of 80%.</w:t>
      </w:r>
    </w:p>
    <w:p w14:paraId="53136BBF" w14:textId="0E36E748" w:rsidR="00540E39" w:rsidRPr="00882745" w:rsidRDefault="00EB13D6" w:rsidP="00894268">
      <w:pPr>
        <w:widowControl/>
        <w:rPr>
          <w:b/>
        </w:rPr>
      </w:pPr>
      <w:r w:rsidRPr="00882745">
        <w:rPr>
          <w:b/>
        </w:rPr>
        <w:t xml:space="preserve"> </w:t>
      </w:r>
    </w:p>
    <w:p w14:paraId="1E63D90E" w14:textId="65EE2105" w:rsidR="00C417C6" w:rsidRPr="00882745" w:rsidRDefault="00C417C6" w:rsidP="00894268">
      <w:pPr>
        <w:widowControl/>
        <w:tabs>
          <w:tab w:val="left" w:pos="567"/>
        </w:tabs>
        <w:rPr>
          <w:highlight w:val="yellow"/>
        </w:rPr>
      </w:pPr>
      <w:r w:rsidRPr="00882745">
        <w:rPr>
          <w:highlight w:val="yellow"/>
        </w:rPr>
        <w:t>2.</w:t>
      </w:r>
      <w:r w:rsidR="00EB13D6" w:rsidRPr="00882745">
        <w:rPr>
          <w:highlight w:val="yellow"/>
        </w:rPr>
        <w:t>4</w:t>
      </w:r>
      <w:r w:rsidR="00894268" w:rsidRPr="00882745">
        <w:rPr>
          <w:highlight w:val="yellow"/>
        </w:rPr>
        <w:t xml:space="preserve"> </w:t>
      </w:r>
      <w:r w:rsidRPr="00882745">
        <w:rPr>
          <w:highlight w:val="yellow"/>
        </w:rPr>
        <w:t xml:space="preserve">Prepare </w:t>
      </w:r>
      <w:r w:rsidR="0073462A" w:rsidRPr="00882745">
        <w:rPr>
          <w:highlight w:val="yellow"/>
        </w:rPr>
        <w:t xml:space="preserve">the HIFU device </w:t>
      </w:r>
      <w:r w:rsidR="00356FDB" w:rsidRPr="00882745">
        <w:rPr>
          <w:highlight w:val="yellow"/>
        </w:rPr>
        <w:t xml:space="preserve">in the operating room </w:t>
      </w:r>
      <w:r w:rsidRPr="00882745">
        <w:rPr>
          <w:highlight w:val="yellow"/>
        </w:rPr>
        <w:t>by covering the sterilized</w:t>
      </w:r>
      <w:r w:rsidR="00827073" w:rsidRPr="00882745">
        <w:rPr>
          <w:highlight w:val="yellow"/>
        </w:rPr>
        <w:t xml:space="preserve"> </w:t>
      </w:r>
      <w:r w:rsidRPr="00882745">
        <w:rPr>
          <w:highlight w:val="yellow"/>
        </w:rPr>
        <w:t xml:space="preserve">HIFU probe with </w:t>
      </w:r>
      <w:r w:rsidR="002843D9" w:rsidRPr="00882745">
        <w:rPr>
          <w:highlight w:val="yellow"/>
        </w:rPr>
        <w:t>the dedicated</w:t>
      </w:r>
      <w:r w:rsidRPr="00882745">
        <w:rPr>
          <w:highlight w:val="yellow"/>
        </w:rPr>
        <w:t xml:space="preserve"> sterile envelope containing a</w:t>
      </w:r>
      <w:r w:rsidR="0008356C" w:rsidRPr="00882745">
        <w:rPr>
          <w:highlight w:val="yellow"/>
        </w:rPr>
        <w:t xml:space="preserve"> sterile</w:t>
      </w:r>
      <w:r w:rsidRPr="00882745">
        <w:rPr>
          <w:highlight w:val="yellow"/>
        </w:rPr>
        <w:t xml:space="preserve"> ultrasound coupling liqui</w:t>
      </w:r>
      <w:r w:rsidR="00365314" w:rsidRPr="00882745">
        <w:rPr>
          <w:highlight w:val="yellow"/>
        </w:rPr>
        <w:t>d (</w:t>
      </w:r>
      <w:r w:rsidR="00894268" w:rsidRPr="00882745">
        <w:rPr>
          <w:b/>
          <w:highlight w:val="yellow"/>
        </w:rPr>
        <w:t>Figure 1</w:t>
      </w:r>
      <w:r w:rsidRPr="00882745">
        <w:rPr>
          <w:highlight w:val="yellow"/>
        </w:rPr>
        <w:t>).</w:t>
      </w:r>
    </w:p>
    <w:p w14:paraId="1E24E22B" w14:textId="77777777" w:rsidR="00827073" w:rsidRPr="00882745" w:rsidRDefault="00827073" w:rsidP="00894268">
      <w:pPr>
        <w:widowControl/>
        <w:tabs>
          <w:tab w:val="left" w:pos="567"/>
        </w:tabs>
      </w:pPr>
    </w:p>
    <w:p w14:paraId="19B27307" w14:textId="3786CCAD" w:rsidR="0073462A" w:rsidRPr="00882745" w:rsidRDefault="00827073" w:rsidP="00894268">
      <w:pPr>
        <w:widowControl/>
        <w:tabs>
          <w:tab w:val="left" w:pos="567"/>
        </w:tabs>
      </w:pPr>
      <w:r w:rsidRPr="00882745">
        <w:t xml:space="preserve">Note: The HIFU probe </w:t>
      </w:r>
      <w:proofErr w:type="gramStart"/>
      <w:r w:rsidRPr="00882745">
        <w:t>was sterilized</w:t>
      </w:r>
      <w:proofErr w:type="gramEnd"/>
      <w:r w:rsidRPr="00882745">
        <w:t xml:space="preserve"> using a low</w:t>
      </w:r>
      <w:r w:rsidR="00301E52">
        <w:t>-</w:t>
      </w:r>
      <w:r w:rsidRPr="00882745">
        <w:t>temperature gas plasma sterilizer</w:t>
      </w:r>
      <w:r w:rsidR="00E01DBE" w:rsidRPr="00882745">
        <w:t>.</w:t>
      </w:r>
    </w:p>
    <w:p w14:paraId="2266B546" w14:textId="77777777" w:rsidR="00827073" w:rsidRPr="00882745" w:rsidRDefault="00827073" w:rsidP="00894268">
      <w:pPr>
        <w:widowControl/>
        <w:tabs>
          <w:tab w:val="left" w:pos="567"/>
        </w:tabs>
        <w:rPr>
          <w:highlight w:val="yellow"/>
        </w:rPr>
      </w:pPr>
    </w:p>
    <w:p w14:paraId="778AAC0C" w14:textId="5C6A8B7A" w:rsidR="00356FDB" w:rsidRPr="00882745" w:rsidRDefault="00356FDB" w:rsidP="00894268">
      <w:pPr>
        <w:widowControl/>
        <w:tabs>
          <w:tab w:val="left" w:pos="567"/>
        </w:tabs>
        <w:rPr>
          <w:highlight w:val="yellow"/>
        </w:rPr>
      </w:pPr>
      <w:r w:rsidRPr="00882745">
        <w:rPr>
          <w:highlight w:val="yellow"/>
        </w:rPr>
        <w:t>2.</w:t>
      </w:r>
      <w:r w:rsidR="00827073" w:rsidRPr="00882745">
        <w:rPr>
          <w:highlight w:val="yellow"/>
        </w:rPr>
        <w:t>5</w:t>
      </w:r>
      <w:r w:rsidR="00894268" w:rsidRPr="00882745">
        <w:rPr>
          <w:highlight w:val="yellow"/>
        </w:rPr>
        <w:t xml:space="preserve"> </w:t>
      </w:r>
      <w:r w:rsidRPr="00882745">
        <w:rPr>
          <w:highlight w:val="yellow"/>
        </w:rPr>
        <w:t xml:space="preserve">Perform laparotomy </w:t>
      </w:r>
      <w:r w:rsidR="00CE78E8" w:rsidRPr="00882745">
        <w:rPr>
          <w:highlight w:val="yellow"/>
        </w:rPr>
        <w:t xml:space="preserve">using a monopolar knife </w:t>
      </w:r>
      <w:r w:rsidRPr="00882745">
        <w:rPr>
          <w:highlight w:val="yellow"/>
        </w:rPr>
        <w:t>after classic surgical asepsis.</w:t>
      </w:r>
    </w:p>
    <w:p w14:paraId="7842F5A4" w14:textId="77777777" w:rsidR="0073462A" w:rsidRPr="00882745" w:rsidRDefault="0073462A" w:rsidP="00894268">
      <w:pPr>
        <w:widowControl/>
        <w:tabs>
          <w:tab w:val="left" w:pos="567"/>
        </w:tabs>
      </w:pPr>
    </w:p>
    <w:p w14:paraId="1DF750E2" w14:textId="26FBB838" w:rsidR="00CE78E8" w:rsidRPr="00882745" w:rsidRDefault="00827073" w:rsidP="00894268">
      <w:pPr>
        <w:widowControl/>
        <w:tabs>
          <w:tab w:val="left" w:pos="567"/>
        </w:tabs>
      </w:pPr>
      <w:r w:rsidRPr="00882745">
        <w:t>2.6</w:t>
      </w:r>
      <w:r w:rsidR="00894268" w:rsidRPr="00882745">
        <w:t xml:space="preserve"> </w:t>
      </w:r>
      <w:r w:rsidR="00CE78E8" w:rsidRPr="00882745">
        <w:t>Place the retractors</w:t>
      </w:r>
      <w:r w:rsidR="00EB13D6" w:rsidRPr="00882745">
        <w:t xml:space="preserve"> under the rib cage and between the edges of the surgical incision</w:t>
      </w:r>
      <w:r w:rsidR="00CE78E8" w:rsidRPr="00882745">
        <w:t>.</w:t>
      </w:r>
    </w:p>
    <w:p w14:paraId="2CBBAD35" w14:textId="739354BD" w:rsidR="0073462A" w:rsidRPr="00882745" w:rsidRDefault="0073462A" w:rsidP="00894268">
      <w:pPr>
        <w:widowControl/>
        <w:tabs>
          <w:tab w:val="left" w:pos="567"/>
        </w:tabs>
      </w:pPr>
    </w:p>
    <w:p w14:paraId="33E69FC8" w14:textId="4966CA09" w:rsidR="00356FDB" w:rsidRPr="00882745" w:rsidRDefault="00356FDB" w:rsidP="00894268">
      <w:pPr>
        <w:widowControl/>
        <w:tabs>
          <w:tab w:val="left" w:pos="567"/>
        </w:tabs>
      </w:pPr>
      <w:r w:rsidRPr="00882745">
        <w:t>2.</w:t>
      </w:r>
      <w:r w:rsidR="00827073" w:rsidRPr="00882745">
        <w:t>7</w:t>
      </w:r>
      <w:r w:rsidR="00894268" w:rsidRPr="00882745">
        <w:t xml:space="preserve"> </w:t>
      </w:r>
      <w:r w:rsidRPr="00882745">
        <w:t xml:space="preserve">Confirm liver resection </w:t>
      </w:r>
      <w:r w:rsidR="009B3BCC" w:rsidRPr="00882745">
        <w:t xml:space="preserve">by exploring the </w:t>
      </w:r>
      <w:r w:rsidRPr="00882745">
        <w:t xml:space="preserve">liver </w:t>
      </w:r>
      <w:r w:rsidR="009B3BCC" w:rsidRPr="00882745">
        <w:t xml:space="preserve">using </w:t>
      </w:r>
      <w:r w:rsidRPr="00882745">
        <w:t xml:space="preserve">intraoperative diagnostic ultrasound </w:t>
      </w:r>
      <w:r w:rsidR="009B3BCC" w:rsidRPr="00882745">
        <w:t xml:space="preserve">images </w:t>
      </w:r>
      <w:r w:rsidR="00EB13D6" w:rsidRPr="00882745">
        <w:t xml:space="preserve">with a 7.5 MHz T-type transducer </w:t>
      </w:r>
      <w:r w:rsidR="009B3BCC" w:rsidRPr="00882745">
        <w:t xml:space="preserve">and palpation </w:t>
      </w:r>
      <w:r w:rsidRPr="00882745">
        <w:t xml:space="preserve">to confirm that no additional metastasis </w:t>
      </w:r>
      <w:r w:rsidR="009B3BCC" w:rsidRPr="00882745">
        <w:t xml:space="preserve">compromising the resection </w:t>
      </w:r>
      <w:r w:rsidRPr="00882745">
        <w:t>was missed with preoperative imaging</w:t>
      </w:r>
      <w:hyperlink w:anchor="_ENREF_22" w:tooltip="Arita, 2015 #736" w:history="1">
        <w:r w:rsidR="00B64EE3" w:rsidRPr="00882745">
          <w:fldChar w:fldCharType="begin">
            <w:fldData xml:space="preserve">PEVuZE5vdGU+PENpdGU+PEF1dGhvcj5Bcml0YTwvQXV0aG9yPjxZZWFyPjIwMTU8L1llYXI+PFJl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EwODYtOTE8L3BhZ2VzPjx2b2x1bWU+MjYyPC92b2x1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</w:fldData>
          </w:fldChar>
        </w:r>
        <w:r w:rsidR="00B64EE3" w:rsidRPr="00882745">
          <w:instrText xml:space="preserve"> ADDIN EN.CITE </w:instrText>
        </w:r>
        <w:r w:rsidR="00B64EE3" w:rsidRPr="00882745">
          <w:fldChar w:fldCharType="begin">
            <w:fldData xml:space="preserve">PEVuZE5vdGU+PENpdGU+PEF1dGhvcj5Bcml0YTwvQXV0aG9yPjxZZWFyPjIwMTU8L1llYXI+PFJl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EwODYtOTE8L3BhZ2VzPjx2b2x1bWU+MjYyPC92b2x1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</w:fldData>
          </w:fldChar>
        </w:r>
        <w:r w:rsidR="00B64EE3" w:rsidRPr="00882745">
          <w:instrText xml:space="preserve"> ADDIN EN.CITE.DATA </w:instrText>
        </w:r>
        <w:r w:rsidR="00B64EE3" w:rsidRPr="00882745">
          <w:fldChar w:fldCharType="end"/>
        </w:r>
        <w:r w:rsidR="00B64EE3" w:rsidRPr="00882745">
          <w:fldChar w:fldCharType="separate"/>
        </w:r>
        <w:r w:rsidR="00B64EE3" w:rsidRPr="00882745">
          <w:rPr>
            <w:vertAlign w:val="superscript"/>
          </w:rPr>
          <w:t>22</w:t>
        </w:r>
        <w:r w:rsidR="00B64EE3" w:rsidRPr="00882745">
          <w:fldChar w:fldCharType="end"/>
        </w:r>
      </w:hyperlink>
      <w:r w:rsidRPr="00882745">
        <w:t>.</w:t>
      </w:r>
    </w:p>
    <w:p w14:paraId="1AA4AB89" w14:textId="77777777" w:rsidR="0073462A" w:rsidRPr="00882745" w:rsidRDefault="0073462A" w:rsidP="00894268">
      <w:pPr>
        <w:widowControl/>
        <w:tabs>
          <w:tab w:val="left" w:pos="567"/>
        </w:tabs>
      </w:pPr>
    </w:p>
    <w:p w14:paraId="318C7F8B" w14:textId="64B1B842" w:rsidR="00C417C6" w:rsidRPr="00882745" w:rsidRDefault="00356FDB" w:rsidP="00894268">
      <w:pPr>
        <w:widowControl/>
        <w:tabs>
          <w:tab w:val="left" w:pos="567"/>
        </w:tabs>
        <w:rPr>
          <w:highlight w:val="yellow"/>
        </w:rPr>
      </w:pPr>
      <w:r w:rsidRPr="00882745">
        <w:rPr>
          <w:highlight w:val="yellow"/>
        </w:rPr>
        <w:t>2.</w:t>
      </w:r>
      <w:r w:rsidR="00827073" w:rsidRPr="00882745">
        <w:rPr>
          <w:highlight w:val="yellow"/>
        </w:rPr>
        <w:t>8</w:t>
      </w:r>
      <w:r w:rsidR="00894268" w:rsidRPr="00882745">
        <w:rPr>
          <w:highlight w:val="yellow"/>
        </w:rPr>
        <w:t xml:space="preserve"> </w:t>
      </w:r>
      <w:r w:rsidR="00C417C6" w:rsidRPr="00882745">
        <w:rPr>
          <w:highlight w:val="yellow"/>
        </w:rPr>
        <w:t>Free the liver from its peritoneal and vascular attachments</w:t>
      </w:r>
      <w:r w:rsidR="00CE78E8" w:rsidRPr="00882745">
        <w:rPr>
          <w:highlight w:val="yellow"/>
        </w:rPr>
        <w:t xml:space="preserve"> with scissors</w:t>
      </w:r>
      <w:r w:rsidR="00C417C6" w:rsidRPr="00882745">
        <w:rPr>
          <w:highlight w:val="yellow"/>
        </w:rPr>
        <w:t>.</w:t>
      </w:r>
    </w:p>
    <w:p w14:paraId="595341CA" w14:textId="77777777" w:rsidR="0073462A" w:rsidRPr="00882745" w:rsidRDefault="0073462A" w:rsidP="00894268">
      <w:pPr>
        <w:widowControl/>
        <w:tabs>
          <w:tab w:val="left" w:pos="567"/>
        </w:tabs>
        <w:rPr>
          <w:highlight w:val="yellow"/>
        </w:rPr>
      </w:pPr>
    </w:p>
    <w:p w14:paraId="7605C0B3" w14:textId="45CA6308" w:rsidR="00C417C6" w:rsidRPr="00882745" w:rsidRDefault="00827073" w:rsidP="00894268">
      <w:pPr>
        <w:widowControl/>
        <w:tabs>
          <w:tab w:val="left" w:pos="567"/>
        </w:tabs>
        <w:rPr>
          <w:highlight w:val="yellow"/>
        </w:rPr>
      </w:pPr>
      <w:r w:rsidRPr="00882745">
        <w:rPr>
          <w:highlight w:val="yellow"/>
        </w:rPr>
        <w:t>2.9</w:t>
      </w:r>
      <w:r w:rsidR="00894268" w:rsidRPr="00882745">
        <w:rPr>
          <w:highlight w:val="yellow"/>
        </w:rPr>
        <w:t xml:space="preserve"> </w:t>
      </w:r>
      <w:r w:rsidR="009B3BCC" w:rsidRPr="00882745">
        <w:rPr>
          <w:highlight w:val="yellow"/>
        </w:rPr>
        <w:t>Place</w:t>
      </w:r>
      <w:r w:rsidR="00C417C6" w:rsidRPr="00882745">
        <w:rPr>
          <w:highlight w:val="yellow"/>
        </w:rPr>
        <w:t xml:space="preserve"> </w:t>
      </w:r>
      <w:r w:rsidR="00225E47">
        <w:rPr>
          <w:highlight w:val="yellow"/>
        </w:rPr>
        <w:t xml:space="preserve">a </w:t>
      </w:r>
      <w:r w:rsidR="00C417C6" w:rsidRPr="00882745">
        <w:rPr>
          <w:highlight w:val="yellow"/>
        </w:rPr>
        <w:t xml:space="preserve">protective </w:t>
      </w:r>
      <w:r w:rsidR="00EB13D6" w:rsidRPr="00882745">
        <w:rPr>
          <w:highlight w:val="yellow"/>
        </w:rPr>
        <w:t xml:space="preserve">abdominal </w:t>
      </w:r>
      <w:r w:rsidR="009B3BCC" w:rsidRPr="00882745">
        <w:rPr>
          <w:highlight w:val="yellow"/>
        </w:rPr>
        <w:t>gauze</w:t>
      </w:r>
      <w:r w:rsidR="00C417C6" w:rsidRPr="00882745">
        <w:rPr>
          <w:highlight w:val="yellow"/>
        </w:rPr>
        <w:t xml:space="preserve"> </w:t>
      </w:r>
      <w:r w:rsidR="00EB13D6" w:rsidRPr="00882745">
        <w:rPr>
          <w:highlight w:val="yellow"/>
        </w:rPr>
        <w:t xml:space="preserve">sponge </w:t>
      </w:r>
      <w:r w:rsidR="00225E47">
        <w:rPr>
          <w:highlight w:val="yellow"/>
        </w:rPr>
        <w:t>(</w:t>
      </w:r>
      <w:r w:rsidR="00225E47" w:rsidRPr="00882745">
        <w:rPr>
          <w:highlight w:val="yellow"/>
        </w:rPr>
        <w:t>20 x 20 cm</w:t>
      </w:r>
      <w:r w:rsidR="00225E47">
        <w:rPr>
          <w:highlight w:val="yellow"/>
        </w:rPr>
        <w:t>)</w:t>
      </w:r>
      <w:r w:rsidR="00225E47" w:rsidRPr="00882745">
        <w:rPr>
          <w:highlight w:val="yellow"/>
        </w:rPr>
        <w:t xml:space="preserve"> </w:t>
      </w:r>
      <w:r w:rsidR="00EB13D6" w:rsidRPr="00882745">
        <w:rPr>
          <w:highlight w:val="yellow"/>
        </w:rPr>
        <w:t>with X-</w:t>
      </w:r>
      <w:r w:rsidR="00984C99" w:rsidRPr="00882745">
        <w:rPr>
          <w:highlight w:val="yellow"/>
        </w:rPr>
        <w:t>r</w:t>
      </w:r>
      <w:r w:rsidR="00EB13D6" w:rsidRPr="00882745">
        <w:rPr>
          <w:highlight w:val="yellow"/>
        </w:rPr>
        <w:t>ay detectable threads</w:t>
      </w:r>
      <w:r w:rsidR="00EB13D6" w:rsidRPr="00882745">
        <w:t xml:space="preserve"> </w:t>
      </w:r>
      <w:r w:rsidR="00C417C6" w:rsidRPr="00882745">
        <w:rPr>
          <w:highlight w:val="yellow"/>
        </w:rPr>
        <w:t xml:space="preserve">under the targeted area to inhibit ultrasound propagation and unintended HIFU damage to adjacent organs. </w:t>
      </w:r>
    </w:p>
    <w:p w14:paraId="3A763FC4" w14:textId="77777777" w:rsidR="0073462A" w:rsidRPr="00882745" w:rsidRDefault="0073462A" w:rsidP="00894268">
      <w:pPr>
        <w:widowControl/>
        <w:tabs>
          <w:tab w:val="left" w:pos="567"/>
        </w:tabs>
        <w:rPr>
          <w:highlight w:val="yellow"/>
        </w:rPr>
      </w:pPr>
    </w:p>
    <w:p w14:paraId="55BE7EA0" w14:textId="00461655" w:rsidR="00C417C6" w:rsidRPr="00882745" w:rsidRDefault="00827073" w:rsidP="00894268">
      <w:pPr>
        <w:widowControl/>
        <w:tabs>
          <w:tab w:val="left" w:pos="567"/>
        </w:tabs>
        <w:rPr>
          <w:highlight w:val="yellow"/>
        </w:rPr>
      </w:pPr>
      <w:r w:rsidRPr="00882745">
        <w:rPr>
          <w:highlight w:val="yellow"/>
        </w:rPr>
        <w:t>2.10</w:t>
      </w:r>
      <w:r w:rsidR="00894268" w:rsidRPr="00882745">
        <w:rPr>
          <w:highlight w:val="yellow"/>
        </w:rPr>
        <w:t xml:space="preserve"> </w:t>
      </w:r>
      <w:r w:rsidR="00225E47">
        <w:rPr>
          <w:highlight w:val="yellow"/>
        </w:rPr>
        <w:t>Bring</w:t>
      </w:r>
      <w:r w:rsidR="009B3BCC" w:rsidRPr="00882745">
        <w:rPr>
          <w:highlight w:val="yellow"/>
        </w:rPr>
        <w:t xml:space="preserve"> </w:t>
      </w:r>
      <w:r w:rsidR="00C417C6" w:rsidRPr="00882745">
        <w:rPr>
          <w:highlight w:val="yellow"/>
        </w:rPr>
        <w:t>the HIFU probe in contact with the liver surface (</w:t>
      </w:r>
      <w:r w:rsidR="00894268" w:rsidRPr="00882745">
        <w:rPr>
          <w:b/>
          <w:highlight w:val="yellow"/>
        </w:rPr>
        <w:t>Figure 2</w:t>
      </w:r>
      <w:r w:rsidR="00C417C6" w:rsidRPr="00882745">
        <w:rPr>
          <w:highlight w:val="yellow"/>
        </w:rPr>
        <w:t>).</w:t>
      </w:r>
    </w:p>
    <w:p w14:paraId="1C8BFAF1" w14:textId="77777777" w:rsidR="003A7198" w:rsidRPr="00882745" w:rsidRDefault="003A7198" w:rsidP="00894268">
      <w:pPr>
        <w:widowControl/>
        <w:tabs>
          <w:tab w:val="left" w:pos="567"/>
        </w:tabs>
        <w:rPr>
          <w:highlight w:val="yellow"/>
        </w:rPr>
      </w:pPr>
    </w:p>
    <w:p w14:paraId="080C93AC" w14:textId="46F4A4A5" w:rsidR="00C417C6" w:rsidRPr="00882745" w:rsidRDefault="00827073" w:rsidP="00894268">
      <w:pPr>
        <w:widowControl/>
        <w:tabs>
          <w:tab w:val="left" w:pos="567"/>
        </w:tabs>
        <w:rPr>
          <w:highlight w:val="yellow"/>
        </w:rPr>
      </w:pPr>
      <w:r w:rsidRPr="00882745">
        <w:rPr>
          <w:highlight w:val="yellow"/>
        </w:rPr>
        <w:t>2.11</w:t>
      </w:r>
      <w:r w:rsidR="00894268" w:rsidRPr="00882745">
        <w:rPr>
          <w:highlight w:val="yellow"/>
        </w:rPr>
        <w:t xml:space="preserve"> </w:t>
      </w:r>
      <w:r w:rsidR="003A27F0" w:rsidRPr="00882745">
        <w:rPr>
          <w:highlight w:val="yellow"/>
        </w:rPr>
        <w:t xml:space="preserve">Move the HIFU probe on the surface of the liver until </w:t>
      </w:r>
      <w:r w:rsidR="00C417C6" w:rsidRPr="00882745">
        <w:rPr>
          <w:highlight w:val="yellow"/>
        </w:rPr>
        <w:t xml:space="preserve">the position of the expected HIFU ablation </w:t>
      </w:r>
      <w:r w:rsidR="003A27F0" w:rsidRPr="00882745">
        <w:rPr>
          <w:highlight w:val="yellow"/>
        </w:rPr>
        <w:t xml:space="preserve">(represented by the white cone superimposed on the sonogram) is at the right location </w:t>
      </w:r>
      <w:r w:rsidR="00EB13D6" w:rsidRPr="00882745">
        <w:rPr>
          <w:highlight w:val="yellow"/>
        </w:rPr>
        <w:t xml:space="preserve">according to the objectives of the different phases </w:t>
      </w:r>
      <w:r w:rsidR="00C417C6" w:rsidRPr="00882745">
        <w:rPr>
          <w:highlight w:val="yellow"/>
        </w:rPr>
        <w:t>(</w:t>
      </w:r>
      <w:r w:rsidR="00894268" w:rsidRPr="00882745">
        <w:rPr>
          <w:b/>
          <w:highlight w:val="yellow"/>
        </w:rPr>
        <w:t>Figure 3a</w:t>
      </w:r>
      <w:r w:rsidR="00C417C6" w:rsidRPr="00882745">
        <w:rPr>
          <w:highlight w:val="yellow"/>
        </w:rPr>
        <w:t>).</w:t>
      </w:r>
    </w:p>
    <w:p w14:paraId="5FA3A02A" w14:textId="77777777" w:rsidR="003A7198" w:rsidRPr="00882745" w:rsidRDefault="003A7198" w:rsidP="00894268">
      <w:pPr>
        <w:widowControl/>
        <w:tabs>
          <w:tab w:val="left" w:pos="567"/>
        </w:tabs>
        <w:rPr>
          <w:highlight w:val="yellow"/>
        </w:rPr>
      </w:pPr>
    </w:p>
    <w:p w14:paraId="020F10C6" w14:textId="1BD367FD" w:rsidR="003A7198" w:rsidRPr="00882745" w:rsidRDefault="00C417C6" w:rsidP="00894268">
      <w:pPr>
        <w:widowControl/>
        <w:tabs>
          <w:tab w:val="left" w:pos="567"/>
        </w:tabs>
        <w:rPr>
          <w:highlight w:val="yellow"/>
        </w:rPr>
      </w:pPr>
      <w:r w:rsidRPr="00882745">
        <w:rPr>
          <w:highlight w:val="yellow"/>
        </w:rPr>
        <w:t>2.</w:t>
      </w:r>
      <w:r w:rsidR="00827073" w:rsidRPr="00882745">
        <w:rPr>
          <w:highlight w:val="yellow"/>
        </w:rPr>
        <w:t>12</w:t>
      </w:r>
      <w:r w:rsidR="00894268" w:rsidRPr="00882745">
        <w:rPr>
          <w:highlight w:val="yellow"/>
        </w:rPr>
        <w:t xml:space="preserve"> </w:t>
      </w:r>
      <w:r w:rsidRPr="00882745">
        <w:rPr>
          <w:highlight w:val="yellow"/>
        </w:rPr>
        <w:t xml:space="preserve">Activate the </w:t>
      </w:r>
      <w:r w:rsidR="00421874" w:rsidRPr="00882745">
        <w:rPr>
          <w:highlight w:val="yellow"/>
        </w:rPr>
        <w:t>HIFU exposure</w:t>
      </w:r>
      <w:r w:rsidR="00827073" w:rsidRPr="00882745">
        <w:rPr>
          <w:highlight w:val="yellow"/>
        </w:rPr>
        <w:t xml:space="preserve"> by activating each emitter with the same phase for 40 s</w:t>
      </w:r>
      <w:r w:rsidRPr="00882745">
        <w:rPr>
          <w:highlight w:val="yellow"/>
        </w:rPr>
        <w:t>.</w:t>
      </w:r>
      <w:r w:rsidR="00894268" w:rsidRPr="00882745">
        <w:rPr>
          <w:highlight w:val="yellow"/>
        </w:rPr>
        <w:t xml:space="preserve"> </w:t>
      </w:r>
      <w:r w:rsidR="00827073" w:rsidRPr="00882745">
        <w:rPr>
          <w:highlight w:val="yellow"/>
        </w:rPr>
        <w:t>Apply an acoustic power of 70 W (free-field acoustic power) for superficial ablations and 90 W (free-field acoustic power) for in</w:t>
      </w:r>
      <w:r w:rsidR="00225E47">
        <w:rPr>
          <w:highlight w:val="yellow"/>
        </w:rPr>
        <w:t>-</w:t>
      </w:r>
      <w:r w:rsidR="00827073" w:rsidRPr="00882745">
        <w:rPr>
          <w:highlight w:val="yellow"/>
        </w:rPr>
        <w:t>depth lesions.</w:t>
      </w:r>
    </w:p>
    <w:p w14:paraId="3B4A882C" w14:textId="77777777" w:rsidR="003A7198" w:rsidRPr="00882745" w:rsidRDefault="003A7198" w:rsidP="00894268">
      <w:pPr>
        <w:widowControl/>
        <w:tabs>
          <w:tab w:val="left" w:pos="567"/>
        </w:tabs>
        <w:rPr>
          <w:highlight w:val="yellow"/>
        </w:rPr>
      </w:pPr>
    </w:p>
    <w:p w14:paraId="2DD6C1A2" w14:textId="184915BA" w:rsidR="000E0272" w:rsidRPr="00882745" w:rsidRDefault="000E0272" w:rsidP="00894268">
      <w:pPr>
        <w:widowControl/>
        <w:tabs>
          <w:tab w:val="left" w:pos="851"/>
        </w:tabs>
      </w:pPr>
      <w:r w:rsidRPr="00882745">
        <w:rPr>
          <w:highlight w:val="yellow"/>
        </w:rPr>
        <w:t>2.</w:t>
      </w:r>
      <w:r w:rsidR="00827073" w:rsidRPr="00882745">
        <w:rPr>
          <w:highlight w:val="yellow"/>
        </w:rPr>
        <w:t>12</w:t>
      </w:r>
      <w:r w:rsidRPr="00882745">
        <w:rPr>
          <w:highlight w:val="yellow"/>
        </w:rPr>
        <w:t>.1</w:t>
      </w:r>
      <w:r w:rsidR="00706168" w:rsidRPr="00882745">
        <w:rPr>
          <w:highlight w:val="yellow"/>
        </w:rPr>
        <w:t xml:space="preserve"> </w:t>
      </w:r>
      <w:r w:rsidR="00421874" w:rsidRPr="00882745">
        <w:rPr>
          <w:highlight w:val="yellow"/>
        </w:rPr>
        <w:t>U</w:t>
      </w:r>
      <w:r w:rsidR="0091625F" w:rsidRPr="00882745">
        <w:rPr>
          <w:highlight w:val="yellow"/>
        </w:rPr>
        <w:t>ltrasound imag</w:t>
      </w:r>
      <w:r w:rsidR="00421874" w:rsidRPr="00882745">
        <w:rPr>
          <w:highlight w:val="yellow"/>
        </w:rPr>
        <w:t>es</w:t>
      </w:r>
      <w:r w:rsidR="0091625F" w:rsidRPr="00882745">
        <w:rPr>
          <w:highlight w:val="yellow"/>
        </w:rPr>
        <w:t xml:space="preserve"> </w:t>
      </w:r>
      <w:proofErr w:type="gramStart"/>
      <w:r w:rsidR="0091625F" w:rsidRPr="00882745">
        <w:rPr>
          <w:highlight w:val="yellow"/>
        </w:rPr>
        <w:t>w</w:t>
      </w:r>
      <w:r w:rsidR="00421874" w:rsidRPr="00882745">
        <w:rPr>
          <w:highlight w:val="yellow"/>
        </w:rPr>
        <w:t>ere</w:t>
      </w:r>
      <w:r w:rsidR="0091625F" w:rsidRPr="00882745">
        <w:rPr>
          <w:highlight w:val="yellow"/>
        </w:rPr>
        <w:t xml:space="preserve"> not synchronized</w:t>
      </w:r>
      <w:proofErr w:type="gramEnd"/>
      <w:r w:rsidR="0091625F" w:rsidRPr="00882745">
        <w:rPr>
          <w:highlight w:val="yellow"/>
        </w:rPr>
        <w:t xml:space="preserve"> with </w:t>
      </w:r>
      <w:r w:rsidR="00421874" w:rsidRPr="00882745">
        <w:rPr>
          <w:highlight w:val="yellow"/>
        </w:rPr>
        <w:t xml:space="preserve">HIFU </w:t>
      </w:r>
      <w:r w:rsidR="0091625F" w:rsidRPr="00882745">
        <w:rPr>
          <w:highlight w:val="yellow"/>
        </w:rPr>
        <w:t>exposures and</w:t>
      </w:r>
      <w:r w:rsidR="00BB65A9" w:rsidRPr="00882745">
        <w:rPr>
          <w:highlight w:val="yellow"/>
        </w:rPr>
        <w:t>,</w:t>
      </w:r>
      <w:r w:rsidR="0091625F" w:rsidRPr="00882745">
        <w:rPr>
          <w:highlight w:val="yellow"/>
        </w:rPr>
        <w:t xml:space="preserve"> therefore</w:t>
      </w:r>
      <w:r w:rsidR="00BB65A9" w:rsidRPr="00882745">
        <w:rPr>
          <w:highlight w:val="yellow"/>
        </w:rPr>
        <w:t>,</w:t>
      </w:r>
      <w:r w:rsidR="0091625F" w:rsidRPr="00882745">
        <w:rPr>
          <w:highlight w:val="yellow"/>
        </w:rPr>
        <w:t xml:space="preserve"> interferences were visible </w:t>
      </w:r>
      <w:r w:rsidR="00F865B1" w:rsidRPr="00882745">
        <w:rPr>
          <w:highlight w:val="yellow"/>
        </w:rPr>
        <w:t>i</w:t>
      </w:r>
      <w:r w:rsidR="0091625F" w:rsidRPr="00882745">
        <w:rPr>
          <w:highlight w:val="yellow"/>
        </w:rPr>
        <w:t>n sonograms during ablations.</w:t>
      </w:r>
      <w:r w:rsidR="0066334F" w:rsidRPr="00882745">
        <w:rPr>
          <w:highlight w:val="yellow"/>
        </w:rPr>
        <w:t xml:space="preserve"> </w:t>
      </w:r>
      <w:r w:rsidRPr="00882745">
        <w:rPr>
          <w:highlight w:val="yellow"/>
        </w:rPr>
        <w:t>Observe that b</w:t>
      </w:r>
      <w:r w:rsidR="0066334F" w:rsidRPr="00882745">
        <w:rPr>
          <w:highlight w:val="yellow"/>
        </w:rPr>
        <w:t xml:space="preserve">oiling is created in liver tissues treated during HIFU single exposures. </w:t>
      </w:r>
      <w:r w:rsidRPr="00882745">
        <w:rPr>
          <w:highlight w:val="yellow"/>
        </w:rPr>
        <w:t xml:space="preserve">Note that a </w:t>
      </w:r>
      <w:r w:rsidR="0066334F" w:rsidRPr="00882745">
        <w:rPr>
          <w:highlight w:val="yellow"/>
        </w:rPr>
        <w:t xml:space="preserve">cloud of ebullition appears momentarily </w:t>
      </w:r>
      <w:r w:rsidR="00BB65A9" w:rsidRPr="00882745">
        <w:rPr>
          <w:highlight w:val="yellow"/>
        </w:rPr>
        <w:t>for</w:t>
      </w:r>
      <w:r w:rsidR="0066334F" w:rsidRPr="00882745">
        <w:rPr>
          <w:highlight w:val="yellow"/>
        </w:rPr>
        <w:t xml:space="preserve"> 1 min at the location of the lesion (</w:t>
      </w:r>
      <w:r w:rsidR="00894268" w:rsidRPr="00882745">
        <w:rPr>
          <w:b/>
          <w:highlight w:val="yellow"/>
        </w:rPr>
        <w:t>Figure 3b</w:t>
      </w:r>
      <w:r w:rsidR="0066334F" w:rsidRPr="00882745">
        <w:rPr>
          <w:highlight w:val="yellow"/>
        </w:rPr>
        <w:t>).</w:t>
      </w:r>
      <w:r w:rsidR="0066334F" w:rsidRPr="00882745">
        <w:t xml:space="preserve"> </w:t>
      </w:r>
    </w:p>
    <w:p w14:paraId="12BDF12D" w14:textId="77777777" w:rsidR="000E0272" w:rsidRPr="00882745" w:rsidRDefault="000E0272" w:rsidP="00894268">
      <w:pPr>
        <w:widowControl/>
        <w:tabs>
          <w:tab w:val="left" w:pos="567"/>
        </w:tabs>
      </w:pPr>
    </w:p>
    <w:p w14:paraId="6589F544" w14:textId="62D1166E" w:rsidR="00C417C6" w:rsidRPr="00882745" w:rsidRDefault="000E0272" w:rsidP="00894268">
      <w:pPr>
        <w:widowControl/>
        <w:tabs>
          <w:tab w:val="left" w:pos="567"/>
        </w:tabs>
      </w:pPr>
      <w:r w:rsidRPr="00882745">
        <w:t xml:space="preserve">Note: </w:t>
      </w:r>
      <w:r w:rsidR="0066334F" w:rsidRPr="00882745">
        <w:t xml:space="preserve">The single lesion appears on </w:t>
      </w:r>
      <w:r w:rsidR="00BB65A9" w:rsidRPr="00882745">
        <w:t xml:space="preserve">the </w:t>
      </w:r>
      <w:r w:rsidR="0066334F" w:rsidRPr="00882745">
        <w:t>sonogram as a hyperechoic zone at its center and a hypoechoic zone at its boundaries (</w:t>
      </w:r>
      <w:r w:rsidR="00894268" w:rsidRPr="00882745">
        <w:rPr>
          <w:b/>
        </w:rPr>
        <w:t>Figure 4a</w:t>
      </w:r>
      <w:r w:rsidR="0066334F" w:rsidRPr="00882745">
        <w:t>).</w:t>
      </w:r>
    </w:p>
    <w:p w14:paraId="0D90FDBD" w14:textId="77777777" w:rsidR="003A7198" w:rsidRPr="00882745" w:rsidRDefault="003A7198" w:rsidP="00894268">
      <w:pPr>
        <w:widowControl/>
        <w:tabs>
          <w:tab w:val="left" w:pos="567"/>
        </w:tabs>
      </w:pPr>
    </w:p>
    <w:p w14:paraId="78930BFD" w14:textId="4331B529" w:rsidR="00622320" w:rsidRPr="00882745" w:rsidRDefault="00CE78E8" w:rsidP="00894268">
      <w:pPr>
        <w:widowControl/>
        <w:tabs>
          <w:tab w:val="left" w:pos="567"/>
        </w:tabs>
      </w:pPr>
      <w:r w:rsidRPr="00882745">
        <w:rPr>
          <w:highlight w:val="yellow"/>
        </w:rPr>
        <w:t>2.1</w:t>
      </w:r>
      <w:r w:rsidR="00827073" w:rsidRPr="00882745">
        <w:rPr>
          <w:highlight w:val="yellow"/>
        </w:rPr>
        <w:t>3</w:t>
      </w:r>
      <w:r w:rsidR="00894268" w:rsidRPr="00882745">
        <w:rPr>
          <w:highlight w:val="yellow"/>
        </w:rPr>
        <w:t xml:space="preserve"> </w:t>
      </w:r>
      <w:r w:rsidR="00622320" w:rsidRPr="00882745">
        <w:rPr>
          <w:highlight w:val="yellow"/>
        </w:rPr>
        <w:t>Mark the position of the HIFU probe</w:t>
      </w:r>
      <w:r w:rsidR="00921E85" w:rsidRPr="00882745">
        <w:rPr>
          <w:highlight w:val="yellow"/>
        </w:rPr>
        <w:t>,</w:t>
      </w:r>
      <w:r w:rsidR="00622320" w:rsidRPr="00882745">
        <w:rPr>
          <w:highlight w:val="yellow"/>
        </w:rPr>
        <w:t xml:space="preserve"> mainly the acoustic axis at the surface of the liver</w:t>
      </w:r>
      <w:r w:rsidR="00225E47">
        <w:rPr>
          <w:highlight w:val="yellow"/>
        </w:rPr>
        <w:t>,</w:t>
      </w:r>
      <w:r w:rsidR="00622320" w:rsidRPr="00882745">
        <w:rPr>
          <w:highlight w:val="yellow"/>
        </w:rPr>
        <w:t xml:space="preserve"> using a surgical marker</w:t>
      </w:r>
      <w:r w:rsidR="00225E47">
        <w:rPr>
          <w:highlight w:val="yellow"/>
        </w:rPr>
        <w:t>,</w:t>
      </w:r>
      <w:r w:rsidR="00622320" w:rsidRPr="00882745">
        <w:rPr>
          <w:highlight w:val="yellow"/>
        </w:rPr>
        <w:t xml:space="preserve"> to know where to cut the liver for gross examination</w:t>
      </w:r>
      <w:r w:rsidR="00051E7D" w:rsidRPr="00882745">
        <w:rPr>
          <w:highlight w:val="yellow"/>
        </w:rPr>
        <w:t xml:space="preserve"> (</w:t>
      </w:r>
      <w:r w:rsidR="00894268" w:rsidRPr="00882745">
        <w:rPr>
          <w:b/>
          <w:highlight w:val="yellow"/>
        </w:rPr>
        <w:t>Figure 2</w:t>
      </w:r>
      <w:r w:rsidR="00051E7D" w:rsidRPr="00882745">
        <w:rPr>
          <w:highlight w:val="yellow"/>
        </w:rPr>
        <w:t>)</w:t>
      </w:r>
      <w:r w:rsidR="00622320" w:rsidRPr="00882745">
        <w:rPr>
          <w:highlight w:val="yellow"/>
        </w:rPr>
        <w:t>.</w:t>
      </w:r>
      <w:r w:rsidR="00622320" w:rsidRPr="00882745">
        <w:t xml:space="preserve"> </w:t>
      </w:r>
    </w:p>
    <w:p w14:paraId="7F1E4F73" w14:textId="77777777" w:rsidR="00706168" w:rsidRPr="00882745" w:rsidRDefault="00706168" w:rsidP="00894268">
      <w:pPr>
        <w:widowControl/>
        <w:tabs>
          <w:tab w:val="left" w:pos="567"/>
        </w:tabs>
      </w:pPr>
    </w:p>
    <w:p w14:paraId="3C3FE464" w14:textId="6558A0BF" w:rsidR="006F5EA2" w:rsidRPr="00882745" w:rsidRDefault="0066334F" w:rsidP="00894268">
      <w:pPr>
        <w:widowControl/>
        <w:tabs>
          <w:tab w:val="left" w:pos="567"/>
        </w:tabs>
      </w:pPr>
      <w:r w:rsidRPr="00882745">
        <w:rPr>
          <w:highlight w:val="yellow"/>
        </w:rPr>
        <w:lastRenderedPageBreak/>
        <w:t>2.</w:t>
      </w:r>
      <w:r w:rsidR="00CE78E8" w:rsidRPr="00882745">
        <w:rPr>
          <w:highlight w:val="yellow"/>
        </w:rPr>
        <w:t>1</w:t>
      </w:r>
      <w:r w:rsidR="00827073" w:rsidRPr="00882745">
        <w:rPr>
          <w:highlight w:val="yellow"/>
        </w:rPr>
        <w:t>4</w:t>
      </w:r>
      <w:r w:rsidR="00894268" w:rsidRPr="00882745">
        <w:rPr>
          <w:highlight w:val="yellow"/>
        </w:rPr>
        <w:t xml:space="preserve"> </w:t>
      </w:r>
      <w:r w:rsidR="00D11CEE" w:rsidRPr="00882745">
        <w:rPr>
          <w:highlight w:val="yellow"/>
        </w:rPr>
        <w:t xml:space="preserve">Measure the dimensions </w:t>
      </w:r>
      <w:r w:rsidR="007D322E" w:rsidRPr="00882745">
        <w:rPr>
          <w:highlight w:val="yellow"/>
        </w:rPr>
        <w:t xml:space="preserve">of </w:t>
      </w:r>
      <w:r w:rsidR="00225E47">
        <w:rPr>
          <w:highlight w:val="yellow"/>
        </w:rPr>
        <w:t xml:space="preserve">the </w:t>
      </w:r>
      <w:r w:rsidR="007D322E" w:rsidRPr="00882745">
        <w:rPr>
          <w:highlight w:val="yellow"/>
        </w:rPr>
        <w:t>HIFU a</w:t>
      </w:r>
      <w:r w:rsidR="0091625F" w:rsidRPr="00882745">
        <w:rPr>
          <w:highlight w:val="yellow"/>
        </w:rPr>
        <w:t xml:space="preserve">blations </w:t>
      </w:r>
      <w:r w:rsidR="00D11CEE" w:rsidRPr="00882745">
        <w:rPr>
          <w:highlight w:val="yellow"/>
        </w:rPr>
        <w:t xml:space="preserve">along two orthogonal planes </w:t>
      </w:r>
      <w:r w:rsidR="0091625F" w:rsidRPr="00882745">
        <w:rPr>
          <w:highlight w:val="yellow"/>
        </w:rPr>
        <w:t>after each HIFU</w:t>
      </w:r>
      <w:r w:rsidR="007D322E" w:rsidRPr="00882745">
        <w:rPr>
          <w:highlight w:val="yellow"/>
        </w:rPr>
        <w:t xml:space="preserve"> </w:t>
      </w:r>
      <w:r w:rsidR="0091625F" w:rsidRPr="00882745">
        <w:rPr>
          <w:highlight w:val="yellow"/>
        </w:rPr>
        <w:t>exposure</w:t>
      </w:r>
      <w:r w:rsidR="00225E47">
        <w:rPr>
          <w:highlight w:val="yellow"/>
        </w:rPr>
        <w:t>,</w:t>
      </w:r>
      <w:r w:rsidR="0091625F" w:rsidRPr="00882745">
        <w:rPr>
          <w:highlight w:val="yellow"/>
        </w:rPr>
        <w:t xml:space="preserve"> using </w:t>
      </w:r>
      <w:r w:rsidR="00D11CEE" w:rsidRPr="00882745">
        <w:rPr>
          <w:highlight w:val="yellow"/>
        </w:rPr>
        <w:t xml:space="preserve">the integrated </w:t>
      </w:r>
      <w:r w:rsidR="0091625F" w:rsidRPr="00882745">
        <w:rPr>
          <w:highlight w:val="yellow"/>
        </w:rPr>
        <w:t>ultrasound imaging</w:t>
      </w:r>
      <w:r w:rsidR="00D11CEE" w:rsidRPr="00882745">
        <w:rPr>
          <w:highlight w:val="yellow"/>
        </w:rPr>
        <w:t xml:space="preserve"> probe</w:t>
      </w:r>
      <w:r w:rsidR="006F5EA2" w:rsidRPr="00882745">
        <w:rPr>
          <w:highlight w:val="yellow"/>
        </w:rPr>
        <w:t>.</w:t>
      </w:r>
      <w:r w:rsidR="006F5EA2" w:rsidRPr="00882745">
        <w:t xml:space="preserve"> </w:t>
      </w:r>
    </w:p>
    <w:p w14:paraId="22A0A448" w14:textId="77777777" w:rsidR="00706168" w:rsidRPr="00882745" w:rsidRDefault="00706168" w:rsidP="00894268">
      <w:pPr>
        <w:widowControl/>
        <w:tabs>
          <w:tab w:val="left" w:pos="567"/>
        </w:tabs>
      </w:pPr>
    </w:p>
    <w:p w14:paraId="7A29B75A" w14:textId="49EE3988" w:rsidR="00D11CEE" w:rsidRPr="00882745" w:rsidRDefault="00CE78E8" w:rsidP="00894268">
      <w:pPr>
        <w:widowControl/>
        <w:tabs>
          <w:tab w:val="left" w:pos="567"/>
        </w:tabs>
      </w:pPr>
      <w:r w:rsidRPr="00882745">
        <w:t>2.1</w:t>
      </w:r>
      <w:r w:rsidR="00827073" w:rsidRPr="00882745">
        <w:t>5</w:t>
      </w:r>
      <w:r w:rsidR="00894268" w:rsidRPr="00882745">
        <w:t xml:space="preserve"> </w:t>
      </w:r>
      <w:r w:rsidR="00422613" w:rsidRPr="00882745">
        <w:t>Move the HIFU probe on the liver surface to confirm that all eight liver segments can be covered</w:t>
      </w:r>
      <w:r w:rsidR="00225E47">
        <w:t>,</w:t>
      </w:r>
      <w:r w:rsidR="00422613" w:rsidRPr="00882745">
        <w:t xml:space="preserve"> irrespective of their conformation in the individual patient.</w:t>
      </w:r>
    </w:p>
    <w:p w14:paraId="363BC6A1" w14:textId="77777777" w:rsidR="00827073" w:rsidRPr="00882745" w:rsidRDefault="00827073" w:rsidP="00894268">
      <w:pPr>
        <w:widowControl/>
        <w:tabs>
          <w:tab w:val="left" w:pos="567"/>
        </w:tabs>
      </w:pPr>
    </w:p>
    <w:p w14:paraId="20AAB48B" w14:textId="5AA55A3A" w:rsidR="00422613" w:rsidRPr="00882745" w:rsidRDefault="00422613" w:rsidP="00894268">
      <w:pPr>
        <w:widowControl/>
        <w:tabs>
          <w:tab w:val="left" w:pos="567"/>
        </w:tabs>
        <w:rPr>
          <w:b/>
        </w:rPr>
      </w:pPr>
      <w:r w:rsidRPr="00882745">
        <w:rPr>
          <w:b/>
          <w:highlight w:val="yellow"/>
        </w:rPr>
        <w:t xml:space="preserve">3. </w:t>
      </w:r>
      <w:proofErr w:type="spellStart"/>
      <w:r w:rsidRPr="00882745">
        <w:rPr>
          <w:b/>
          <w:highlight w:val="yellow"/>
        </w:rPr>
        <w:t>Macroscopic</w:t>
      </w:r>
      <w:r w:rsidR="00BB65A9" w:rsidRPr="00882745">
        <w:rPr>
          <w:b/>
          <w:highlight w:val="yellow"/>
        </w:rPr>
        <w:t>al</w:t>
      </w:r>
      <w:proofErr w:type="spellEnd"/>
      <w:r w:rsidRPr="00882745">
        <w:rPr>
          <w:b/>
          <w:highlight w:val="yellow"/>
        </w:rPr>
        <w:t xml:space="preserve"> and </w:t>
      </w:r>
      <w:r w:rsidR="00301E52" w:rsidRPr="00882745">
        <w:rPr>
          <w:b/>
          <w:highlight w:val="yellow"/>
        </w:rPr>
        <w:t xml:space="preserve">Histological Evaluation </w:t>
      </w:r>
      <w:r w:rsidRPr="00882745">
        <w:rPr>
          <w:b/>
          <w:highlight w:val="yellow"/>
        </w:rPr>
        <w:t xml:space="preserve">of HIFU </w:t>
      </w:r>
      <w:r w:rsidR="00301E52" w:rsidRPr="00882745">
        <w:rPr>
          <w:b/>
          <w:highlight w:val="yellow"/>
        </w:rPr>
        <w:t>Lesions</w:t>
      </w:r>
    </w:p>
    <w:p w14:paraId="1A352E83" w14:textId="77777777" w:rsidR="00706168" w:rsidRPr="00882745" w:rsidRDefault="00706168" w:rsidP="00894268">
      <w:pPr>
        <w:widowControl/>
        <w:tabs>
          <w:tab w:val="left" w:pos="567"/>
        </w:tabs>
      </w:pPr>
    </w:p>
    <w:p w14:paraId="5ED15077" w14:textId="04B364AA" w:rsidR="00827073" w:rsidRPr="00882745" w:rsidRDefault="00422613" w:rsidP="00894268">
      <w:pPr>
        <w:widowControl/>
        <w:tabs>
          <w:tab w:val="left" w:pos="567"/>
        </w:tabs>
      </w:pPr>
      <w:r w:rsidRPr="00882745">
        <w:rPr>
          <w:highlight w:val="yellow"/>
        </w:rPr>
        <w:t>3.1</w:t>
      </w:r>
      <w:r w:rsidR="00894268" w:rsidRPr="00882745">
        <w:rPr>
          <w:highlight w:val="yellow"/>
        </w:rPr>
        <w:t xml:space="preserve"> </w:t>
      </w:r>
      <w:r w:rsidR="007D322E" w:rsidRPr="00882745">
        <w:rPr>
          <w:highlight w:val="yellow"/>
        </w:rPr>
        <w:t>Perform the planned liver resection</w:t>
      </w:r>
      <w:r w:rsidR="00CE78E8" w:rsidRPr="00882745">
        <w:rPr>
          <w:highlight w:val="yellow"/>
        </w:rPr>
        <w:t xml:space="preserve"> using a Kelly clamp to crush the liver parenchyma and a scissor to cut the liver</w:t>
      </w:r>
      <w:r w:rsidR="007D322E" w:rsidRPr="00882745">
        <w:rPr>
          <w:highlight w:val="yellow"/>
        </w:rPr>
        <w:t>.</w:t>
      </w:r>
      <w:r w:rsidR="00CE78E8" w:rsidRPr="00882745">
        <w:t xml:space="preserve"> </w:t>
      </w:r>
      <w:r w:rsidR="000E0272" w:rsidRPr="00882745">
        <w:t>Perform h</w:t>
      </w:r>
      <w:r w:rsidR="00CE78E8" w:rsidRPr="00882745">
        <w:t xml:space="preserve">emostasis with titanium clips and/or irrigating bipolar forceps. </w:t>
      </w:r>
    </w:p>
    <w:p w14:paraId="210B2B43" w14:textId="77777777" w:rsidR="00827073" w:rsidRPr="00882745" w:rsidRDefault="00827073" w:rsidP="00894268">
      <w:pPr>
        <w:widowControl/>
        <w:tabs>
          <w:tab w:val="left" w:pos="567"/>
        </w:tabs>
      </w:pPr>
    </w:p>
    <w:p w14:paraId="4FDD09DE" w14:textId="46D34701" w:rsidR="007D322E" w:rsidRPr="00882745" w:rsidRDefault="00827073" w:rsidP="00894268">
      <w:pPr>
        <w:widowControl/>
        <w:tabs>
          <w:tab w:val="left" w:pos="567"/>
        </w:tabs>
      </w:pPr>
      <w:r w:rsidRPr="00882745">
        <w:t>3.2</w:t>
      </w:r>
      <w:r w:rsidR="00894268" w:rsidRPr="00882745">
        <w:t xml:space="preserve"> </w:t>
      </w:r>
      <w:r w:rsidRPr="00882745">
        <w:t>Close the aponeurosis with monofilament, long</w:t>
      </w:r>
      <w:r w:rsidR="00DD1D49">
        <w:t>-</w:t>
      </w:r>
      <w:r w:rsidRPr="00882745">
        <w:t>lasting absorbable N° 0 or N°</w:t>
      </w:r>
      <w:r w:rsidR="00984C99" w:rsidRPr="00882745">
        <w:t xml:space="preserve"> </w:t>
      </w:r>
      <w:r w:rsidRPr="00882745">
        <w:t>1 suture material.</w:t>
      </w:r>
    </w:p>
    <w:p w14:paraId="3B7E28FC" w14:textId="77777777" w:rsidR="00827073" w:rsidRPr="00882745" w:rsidRDefault="00827073" w:rsidP="00894268">
      <w:pPr>
        <w:widowControl/>
        <w:tabs>
          <w:tab w:val="left" w:pos="567"/>
        </w:tabs>
      </w:pPr>
    </w:p>
    <w:p w14:paraId="581B30FB" w14:textId="3257C150" w:rsidR="00827073" w:rsidRPr="00882745" w:rsidRDefault="00827073" w:rsidP="00894268">
      <w:pPr>
        <w:widowControl/>
        <w:tabs>
          <w:tab w:val="left" w:pos="567"/>
        </w:tabs>
      </w:pPr>
      <w:r w:rsidRPr="00882745">
        <w:t>3.3</w:t>
      </w:r>
      <w:r w:rsidR="00894268" w:rsidRPr="00882745">
        <w:t xml:space="preserve"> </w:t>
      </w:r>
      <w:r w:rsidRPr="00882745">
        <w:t>Close the skin with uncolored</w:t>
      </w:r>
      <w:r w:rsidR="00DD1D49">
        <w:t>,</w:t>
      </w:r>
      <w:r w:rsidRPr="00882745">
        <w:t xml:space="preserve"> short</w:t>
      </w:r>
      <w:r w:rsidR="00DD1D49">
        <w:t>-</w:t>
      </w:r>
      <w:r w:rsidRPr="00882745">
        <w:t>term absorbable N°</w:t>
      </w:r>
      <w:r w:rsidR="00984C99" w:rsidRPr="00882745">
        <w:t xml:space="preserve"> </w:t>
      </w:r>
      <w:r w:rsidRPr="00882745">
        <w:t>3/0 suture material.</w:t>
      </w:r>
    </w:p>
    <w:p w14:paraId="30481984" w14:textId="77777777" w:rsidR="00827073" w:rsidRPr="00882745" w:rsidRDefault="00827073" w:rsidP="00894268">
      <w:pPr>
        <w:widowControl/>
        <w:tabs>
          <w:tab w:val="left" w:pos="567"/>
        </w:tabs>
      </w:pPr>
    </w:p>
    <w:p w14:paraId="021AFE85" w14:textId="2D4D6D53" w:rsidR="00827073" w:rsidRPr="00882745" w:rsidRDefault="00827073" w:rsidP="00894268">
      <w:pPr>
        <w:widowControl/>
        <w:tabs>
          <w:tab w:val="left" w:pos="567"/>
        </w:tabs>
      </w:pPr>
      <w:r w:rsidRPr="00882745">
        <w:t>3.4</w:t>
      </w:r>
      <w:r w:rsidR="00894268" w:rsidRPr="00882745">
        <w:t xml:space="preserve"> </w:t>
      </w:r>
      <w:r w:rsidRPr="00882745">
        <w:t xml:space="preserve">Give </w:t>
      </w:r>
      <w:r w:rsidR="00DD1D49">
        <w:t xml:space="preserve">the patient </w:t>
      </w:r>
      <w:r w:rsidRPr="00882745">
        <w:t xml:space="preserve">oral acetaminophen (1 g every 6 h). </w:t>
      </w:r>
    </w:p>
    <w:p w14:paraId="5A382BB3" w14:textId="77777777" w:rsidR="00827073" w:rsidRPr="00882745" w:rsidRDefault="00827073" w:rsidP="00894268">
      <w:pPr>
        <w:widowControl/>
        <w:tabs>
          <w:tab w:val="left" w:pos="567"/>
        </w:tabs>
      </w:pPr>
    </w:p>
    <w:p w14:paraId="6466A81A" w14:textId="6B9FECA2" w:rsidR="00827073" w:rsidRPr="00882745" w:rsidRDefault="00827073" w:rsidP="00894268">
      <w:pPr>
        <w:widowControl/>
        <w:tabs>
          <w:tab w:val="left" w:pos="567"/>
        </w:tabs>
      </w:pPr>
      <w:r w:rsidRPr="00882745">
        <w:t>Note</w:t>
      </w:r>
      <w:r w:rsidR="00DD1D49">
        <w:t>:</w:t>
      </w:r>
      <w:r w:rsidRPr="00882745">
        <w:t xml:space="preserve"> Nausea and vomiting </w:t>
      </w:r>
      <w:proofErr w:type="gramStart"/>
      <w:r w:rsidRPr="00882745">
        <w:t>were treated</w:t>
      </w:r>
      <w:proofErr w:type="gramEnd"/>
      <w:r w:rsidRPr="00882745">
        <w:t xml:space="preserve"> with 4</w:t>
      </w:r>
      <w:r w:rsidR="00DD1D49">
        <w:t xml:space="preserve"> </w:t>
      </w:r>
      <w:r w:rsidRPr="00882745">
        <w:t xml:space="preserve">mg </w:t>
      </w:r>
      <w:r w:rsidR="00DD1D49">
        <w:t xml:space="preserve">of </w:t>
      </w:r>
      <w:r w:rsidRPr="00882745">
        <w:t>intravenous ondansetron. Oral fluids and feeding were started on the day after surgery. Morphin</w:t>
      </w:r>
      <w:r w:rsidR="00DD1D49">
        <w:t>e</w:t>
      </w:r>
      <w:r w:rsidRPr="00882745">
        <w:t xml:space="preserve"> was given to obtain a pain visual analogic scale under 30/100.</w:t>
      </w:r>
    </w:p>
    <w:p w14:paraId="79FBE7DF" w14:textId="77777777" w:rsidR="00706168" w:rsidRPr="00882745" w:rsidRDefault="00706168" w:rsidP="00894268">
      <w:pPr>
        <w:widowControl/>
        <w:tabs>
          <w:tab w:val="left" w:pos="567"/>
        </w:tabs>
      </w:pPr>
    </w:p>
    <w:p w14:paraId="6DD06D86" w14:textId="7145E322" w:rsidR="00422613" w:rsidRPr="00882745" w:rsidRDefault="00422613" w:rsidP="00894268">
      <w:pPr>
        <w:widowControl/>
        <w:tabs>
          <w:tab w:val="left" w:pos="567"/>
        </w:tabs>
        <w:rPr>
          <w:highlight w:val="yellow"/>
        </w:rPr>
      </w:pPr>
      <w:r w:rsidRPr="00882745">
        <w:rPr>
          <w:highlight w:val="yellow"/>
        </w:rPr>
        <w:t>3.</w:t>
      </w:r>
      <w:r w:rsidR="00301E52">
        <w:rPr>
          <w:highlight w:val="yellow"/>
        </w:rPr>
        <w:t>5</w:t>
      </w:r>
      <w:r w:rsidR="00894268" w:rsidRPr="00882745">
        <w:rPr>
          <w:highlight w:val="yellow"/>
        </w:rPr>
        <w:t xml:space="preserve"> </w:t>
      </w:r>
      <w:r w:rsidRPr="00882745">
        <w:rPr>
          <w:highlight w:val="yellow"/>
        </w:rPr>
        <w:t xml:space="preserve">Separate </w:t>
      </w:r>
      <w:r w:rsidR="00DD1D49">
        <w:rPr>
          <w:highlight w:val="yellow"/>
        </w:rPr>
        <w:t xml:space="preserve">the </w:t>
      </w:r>
      <w:r w:rsidRPr="00882745">
        <w:rPr>
          <w:highlight w:val="yellow"/>
        </w:rPr>
        <w:t>HIFU ablations and areas of CLM</w:t>
      </w:r>
      <w:r w:rsidR="00CE78E8" w:rsidRPr="00882745">
        <w:rPr>
          <w:highlight w:val="yellow"/>
        </w:rPr>
        <w:t xml:space="preserve"> with a scalpel</w:t>
      </w:r>
      <w:r w:rsidRPr="00882745">
        <w:rPr>
          <w:highlight w:val="yellow"/>
        </w:rPr>
        <w:t>.</w:t>
      </w:r>
    </w:p>
    <w:p w14:paraId="67200AE9" w14:textId="77777777" w:rsidR="000E0272" w:rsidRPr="00882745" w:rsidRDefault="000E0272" w:rsidP="00894268">
      <w:pPr>
        <w:widowControl/>
        <w:tabs>
          <w:tab w:val="left" w:pos="567"/>
        </w:tabs>
        <w:rPr>
          <w:highlight w:val="yellow"/>
        </w:rPr>
      </w:pPr>
    </w:p>
    <w:p w14:paraId="7006B2C0" w14:textId="212778EE" w:rsidR="00923799" w:rsidRPr="00882745" w:rsidRDefault="00422613" w:rsidP="00894268">
      <w:pPr>
        <w:widowControl/>
        <w:tabs>
          <w:tab w:val="left" w:pos="567"/>
        </w:tabs>
        <w:rPr>
          <w:highlight w:val="yellow"/>
        </w:rPr>
      </w:pPr>
      <w:r w:rsidRPr="00882745">
        <w:rPr>
          <w:highlight w:val="yellow"/>
        </w:rPr>
        <w:t>3.</w:t>
      </w:r>
      <w:r w:rsidR="00301E52">
        <w:rPr>
          <w:highlight w:val="yellow"/>
        </w:rPr>
        <w:t>6</w:t>
      </w:r>
      <w:r w:rsidR="00894268" w:rsidRPr="00882745">
        <w:rPr>
          <w:highlight w:val="yellow"/>
        </w:rPr>
        <w:t xml:space="preserve"> </w:t>
      </w:r>
      <w:r w:rsidR="007D322E" w:rsidRPr="00882745">
        <w:rPr>
          <w:highlight w:val="yellow"/>
        </w:rPr>
        <w:t xml:space="preserve">Cut </w:t>
      </w:r>
      <w:r w:rsidR="00DD1D49">
        <w:rPr>
          <w:highlight w:val="yellow"/>
        </w:rPr>
        <w:t xml:space="preserve">the </w:t>
      </w:r>
      <w:r w:rsidR="007D322E" w:rsidRPr="00882745">
        <w:rPr>
          <w:highlight w:val="yellow"/>
        </w:rPr>
        <w:t>ablations along the exposure axis</w:t>
      </w:r>
      <w:r w:rsidR="00CE78E8" w:rsidRPr="00882745">
        <w:rPr>
          <w:highlight w:val="yellow"/>
        </w:rPr>
        <w:t xml:space="preserve"> with a scalpel</w:t>
      </w:r>
      <w:r w:rsidR="007D322E" w:rsidRPr="00882745">
        <w:rPr>
          <w:highlight w:val="yellow"/>
        </w:rPr>
        <w:t xml:space="preserve">. </w:t>
      </w:r>
    </w:p>
    <w:bookmarkEnd w:id="0"/>
    <w:p w14:paraId="036F8B5D" w14:textId="77777777" w:rsidR="000E0272" w:rsidRPr="00882745" w:rsidRDefault="000E0272" w:rsidP="00894268">
      <w:pPr>
        <w:widowControl/>
        <w:tabs>
          <w:tab w:val="left" w:pos="567"/>
        </w:tabs>
        <w:rPr>
          <w:highlight w:val="yellow"/>
        </w:rPr>
      </w:pPr>
    </w:p>
    <w:p w14:paraId="324F248B" w14:textId="5E5C8563" w:rsidR="000E0272" w:rsidRPr="00882745" w:rsidRDefault="00051E7D" w:rsidP="00894268">
      <w:pPr>
        <w:widowControl/>
        <w:tabs>
          <w:tab w:val="left" w:pos="567"/>
        </w:tabs>
      </w:pPr>
      <w:r w:rsidRPr="00882745">
        <w:rPr>
          <w:highlight w:val="yellow"/>
        </w:rPr>
        <w:t>3.</w:t>
      </w:r>
      <w:r w:rsidR="00301E52">
        <w:rPr>
          <w:highlight w:val="yellow"/>
        </w:rPr>
        <w:t>7</w:t>
      </w:r>
      <w:r w:rsidR="00894268" w:rsidRPr="00882745">
        <w:rPr>
          <w:highlight w:val="yellow"/>
        </w:rPr>
        <w:t xml:space="preserve"> </w:t>
      </w:r>
      <w:r w:rsidR="007B5388" w:rsidRPr="00882745">
        <w:rPr>
          <w:highlight w:val="yellow"/>
        </w:rPr>
        <w:t>Take pictures of the HIFU ablations.</w:t>
      </w:r>
    </w:p>
    <w:p w14:paraId="4F3B4E35" w14:textId="77777777" w:rsidR="000E0272" w:rsidRPr="00882745" w:rsidRDefault="000E0272" w:rsidP="00894268">
      <w:pPr>
        <w:widowControl/>
        <w:tabs>
          <w:tab w:val="left" w:pos="567"/>
        </w:tabs>
      </w:pPr>
    </w:p>
    <w:p w14:paraId="5EF1D049" w14:textId="1E75FDCF" w:rsidR="00923799" w:rsidRPr="00882745" w:rsidRDefault="00051E7D" w:rsidP="00894268">
      <w:pPr>
        <w:widowControl/>
        <w:tabs>
          <w:tab w:val="left" w:pos="567"/>
        </w:tabs>
      </w:pPr>
      <w:r w:rsidRPr="00882745">
        <w:t>3.</w:t>
      </w:r>
      <w:r w:rsidR="00301E52">
        <w:t>8</w:t>
      </w:r>
      <w:r w:rsidR="00894268" w:rsidRPr="00882745">
        <w:t xml:space="preserve"> </w:t>
      </w:r>
      <w:r w:rsidR="007D322E" w:rsidRPr="00882745">
        <w:t xml:space="preserve">Measure </w:t>
      </w:r>
      <w:r w:rsidR="00DD1D49">
        <w:t xml:space="preserve">the </w:t>
      </w:r>
      <w:r w:rsidR="007D322E" w:rsidRPr="00882745">
        <w:t>dimensions of the ablated area macroscopically with a ruler</w:t>
      </w:r>
      <w:r w:rsidR="00365314" w:rsidRPr="00882745">
        <w:t xml:space="preserve"> and </w:t>
      </w:r>
      <w:r w:rsidR="007D322E" w:rsidRPr="00882745">
        <w:t xml:space="preserve">on </w:t>
      </w:r>
      <w:r w:rsidR="00690A8D">
        <w:t xml:space="preserve">a </w:t>
      </w:r>
      <w:r w:rsidR="007D322E" w:rsidRPr="00882745">
        <w:t>photograph</w:t>
      </w:r>
      <w:r w:rsidR="00690A8D">
        <w:t>,</w:t>
      </w:r>
      <w:r w:rsidR="007D322E" w:rsidRPr="00882745">
        <w:t xml:space="preserve"> using</w:t>
      </w:r>
      <w:r w:rsidR="0008356C" w:rsidRPr="00882745">
        <w:t xml:space="preserve"> appropriate image analysis software</w:t>
      </w:r>
      <w:r w:rsidR="007D322E" w:rsidRPr="00882745">
        <w:t xml:space="preserve">. </w:t>
      </w:r>
    </w:p>
    <w:p w14:paraId="60C0484F" w14:textId="77777777" w:rsidR="000E0272" w:rsidRPr="00882745" w:rsidRDefault="000E0272" w:rsidP="00894268">
      <w:pPr>
        <w:widowControl/>
        <w:tabs>
          <w:tab w:val="left" w:pos="567"/>
        </w:tabs>
      </w:pPr>
    </w:p>
    <w:p w14:paraId="7DD06E10" w14:textId="43C4B8FD" w:rsidR="00923799" w:rsidRPr="00882745" w:rsidRDefault="00051E7D" w:rsidP="00894268">
      <w:pPr>
        <w:widowControl/>
        <w:tabs>
          <w:tab w:val="left" w:pos="567"/>
        </w:tabs>
      </w:pPr>
      <w:r w:rsidRPr="00882745">
        <w:t>3.</w:t>
      </w:r>
      <w:r w:rsidR="00301E52">
        <w:t>9</w:t>
      </w:r>
      <w:r w:rsidR="00894268" w:rsidRPr="00882745">
        <w:t xml:space="preserve"> </w:t>
      </w:r>
      <w:r w:rsidR="007D322E" w:rsidRPr="00882745">
        <w:t xml:space="preserve">Slice </w:t>
      </w:r>
      <w:r w:rsidR="00923799" w:rsidRPr="00882745">
        <w:t>e</w:t>
      </w:r>
      <w:r w:rsidR="007D322E" w:rsidRPr="00882745">
        <w:t>ach ablation into 5</w:t>
      </w:r>
      <w:r w:rsidR="00DD1D49">
        <w:t>-</w:t>
      </w:r>
      <w:r w:rsidR="007D322E" w:rsidRPr="00882745">
        <w:t xml:space="preserve">mm sections to assess macroscopic homogeneity. </w:t>
      </w:r>
    </w:p>
    <w:p w14:paraId="4DE25B37" w14:textId="77777777" w:rsidR="000E0272" w:rsidRPr="00882745" w:rsidRDefault="000E0272" w:rsidP="00894268">
      <w:pPr>
        <w:widowControl/>
        <w:tabs>
          <w:tab w:val="left" w:pos="567"/>
        </w:tabs>
      </w:pPr>
    </w:p>
    <w:p w14:paraId="401B4B15" w14:textId="6CF9A783" w:rsidR="007D322E" w:rsidRPr="00882745" w:rsidRDefault="00051E7D" w:rsidP="00894268">
      <w:pPr>
        <w:widowControl/>
        <w:tabs>
          <w:tab w:val="left" w:pos="567"/>
        </w:tabs>
      </w:pPr>
      <w:r w:rsidRPr="00882745">
        <w:t>3.</w:t>
      </w:r>
      <w:r w:rsidR="00301E52">
        <w:t>10</w:t>
      </w:r>
      <w:r w:rsidR="00894268" w:rsidRPr="00882745">
        <w:t xml:space="preserve"> </w:t>
      </w:r>
      <w:r w:rsidR="007D322E" w:rsidRPr="00882745">
        <w:t xml:space="preserve">Fix </w:t>
      </w:r>
      <w:r w:rsidR="00DD1D49">
        <w:t xml:space="preserve">the </w:t>
      </w:r>
      <w:r w:rsidR="007D322E" w:rsidRPr="00882745">
        <w:t xml:space="preserve">ablated areas in 10% phosphate-buffered formalin (pH = 7), embed </w:t>
      </w:r>
      <w:r w:rsidR="00DD1D49">
        <w:t xml:space="preserve">them </w:t>
      </w:r>
      <w:r w:rsidR="007D322E" w:rsidRPr="00882745">
        <w:t xml:space="preserve">in paraffin, and stain </w:t>
      </w:r>
      <w:r w:rsidR="00DD1D49">
        <w:t xml:space="preserve">them </w:t>
      </w:r>
      <w:r w:rsidR="007D322E" w:rsidRPr="00882745">
        <w:t>with hematoxylin and eosin.</w:t>
      </w:r>
    </w:p>
    <w:p w14:paraId="12655BD4" w14:textId="77777777" w:rsidR="000E0272" w:rsidRPr="00882745" w:rsidRDefault="000E0272" w:rsidP="00894268">
      <w:pPr>
        <w:widowControl/>
        <w:tabs>
          <w:tab w:val="left" w:pos="567"/>
        </w:tabs>
      </w:pPr>
    </w:p>
    <w:p w14:paraId="721C346D" w14:textId="409C321E" w:rsidR="00A65575" w:rsidRPr="00882745" w:rsidRDefault="00051E7D" w:rsidP="00894268">
      <w:pPr>
        <w:widowControl/>
        <w:tabs>
          <w:tab w:val="left" w:pos="567"/>
        </w:tabs>
      </w:pPr>
      <w:r w:rsidRPr="00882745">
        <w:t>3.</w:t>
      </w:r>
      <w:r w:rsidR="00301E52">
        <w:t>11</w:t>
      </w:r>
      <w:r w:rsidR="00894268" w:rsidRPr="00882745">
        <w:t xml:space="preserve"> </w:t>
      </w:r>
      <w:r w:rsidR="0089770F" w:rsidRPr="00882745">
        <w:t>Histologically e</w:t>
      </w:r>
      <w:r w:rsidR="00A65575" w:rsidRPr="00882745">
        <w:t xml:space="preserve">xamine </w:t>
      </w:r>
      <w:r w:rsidR="00DD1D49">
        <w:t xml:space="preserve">the </w:t>
      </w:r>
      <w:r w:rsidR="00A65575" w:rsidRPr="00882745">
        <w:t>ablated and surrounding tissues.</w:t>
      </w:r>
    </w:p>
    <w:p w14:paraId="3F142498" w14:textId="77777777" w:rsidR="00051E7D" w:rsidRPr="00882745" w:rsidRDefault="00051E7D" w:rsidP="00894268">
      <w:pPr>
        <w:widowControl/>
        <w:tabs>
          <w:tab w:val="left" w:pos="567"/>
        </w:tabs>
      </w:pPr>
    </w:p>
    <w:p w14:paraId="02CCC3BF" w14:textId="26BFBDEF" w:rsidR="00051E7D" w:rsidRPr="00882745" w:rsidRDefault="00051E7D" w:rsidP="00894268">
      <w:pPr>
        <w:widowControl/>
        <w:tabs>
          <w:tab w:val="left" w:pos="567"/>
        </w:tabs>
        <w:rPr>
          <w:b/>
        </w:rPr>
      </w:pPr>
      <w:r w:rsidRPr="00882745">
        <w:rPr>
          <w:b/>
        </w:rPr>
        <w:t>4. Follow-up</w:t>
      </w:r>
    </w:p>
    <w:p w14:paraId="24E64D12" w14:textId="77777777" w:rsidR="000E0272" w:rsidRPr="00882745" w:rsidRDefault="000E0272" w:rsidP="00894268">
      <w:pPr>
        <w:widowControl/>
        <w:tabs>
          <w:tab w:val="left" w:pos="567"/>
        </w:tabs>
        <w:rPr>
          <w:b/>
          <w:color w:val="auto"/>
        </w:rPr>
      </w:pPr>
    </w:p>
    <w:p w14:paraId="047E38C7" w14:textId="669134FA" w:rsidR="00714367" w:rsidRPr="00882745" w:rsidRDefault="00051E7D" w:rsidP="00894268">
      <w:pPr>
        <w:widowControl/>
        <w:tabs>
          <w:tab w:val="left" w:pos="567"/>
        </w:tabs>
        <w:rPr>
          <w:color w:val="auto"/>
        </w:rPr>
      </w:pPr>
      <w:r w:rsidRPr="00882745">
        <w:rPr>
          <w:color w:val="auto"/>
        </w:rPr>
        <w:t>4</w:t>
      </w:r>
      <w:r w:rsidR="00714367" w:rsidRPr="00882745">
        <w:rPr>
          <w:color w:val="auto"/>
        </w:rPr>
        <w:t>.1</w:t>
      </w:r>
      <w:r w:rsidR="00894268" w:rsidRPr="00882745">
        <w:rPr>
          <w:color w:val="auto"/>
        </w:rPr>
        <w:t xml:space="preserve"> </w:t>
      </w:r>
      <w:r w:rsidR="00714367" w:rsidRPr="00882745">
        <w:rPr>
          <w:color w:val="auto"/>
        </w:rPr>
        <w:t xml:space="preserve">Follow </w:t>
      </w:r>
      <w:r w:rsidR="00DD1D49">
        <w:rPr>
          <w:color w:val="auto"/>
        </w:rPr>
        <w:t xml:space="preserve">the </w:t>
      </w:r>
      <w:r w:rsidR="00714367" w:rsidRPr="00882745">
        <w:rPr>
          <w:color w:val="auto"/>
        </w:rPr>
        <w:t xml:space="preserve">patients for </w:t>
      </w:r>
      <w:r w:rsidR="007935FE" w:rsidRPr="00882745">
        <w:rPr>
          <w:color w:val="auto"/>
        </w:rPr>
        <w:t>one month</w:t>
      </w:r>
      <w:r w:rsidR="00714367" w:rsidRPr="00882745">
        <w:rPr>
          <w:color w:val="auto"/>
        </w:rPr>
        <w:t xml:space="preserve"> according to </w:t>
      </w:r>
      <w:r w:rsidR="00BB65A9" w:rsidRPr="00882745">
        <w:rPr>
          <w:color w:val="auto"/>
        </w:rPr>
        <w:t xml:space="preserve">the </w:t>
      </w:r>
      <w:r w:rsidR="00714367" w:rsidRPr="00882745">
        <w:rPr>
          <w:color w:val="auto"/>
        </w:rPr>
        <w:t xml:space="preserve">institution’s guidelines for patients </w:t>
      </w:r>
      <w:r w:rsidR="00A702F5" w:rsidRPr="00882745">
        <w:rPr>
          <w:color w:val="auto"/>
        </w:rPr>
        <w:t xml:space="preserve">resected </w:t>
      </w:r>
      <w:r w:rsidR="00714367" w:rsidRPr="00882745">
        <w:rPr>
          <w:color w:val="auto"/>
        </w:rPr>
        <w:t>for CLM.</w:t>
      </w:r>
    </w:p>
    <w:p w14:paraId="762881C0" w14:textId="77777777" w:rsidR="000E0272" w:rsidRPr="00882745" w:rsidRDefault="000E0272" w:rsidP="00894268">
      <w:pPr>
        <w:widowControl/>
        <w:tabs>
          <w:tab w:val="left" w:pos="567"/>
        </w:tabs>
        <w:rPr>
          <w:color w:val="FF0000"/>
        </w:rPr>
      </w:pPr>
    </w:p>
    <w:p w14:paraId="7954DB38" w14:textId="433B8788" w:rsidR="00450966" w:rsidRPr="00882745" w:rsidRDefault="00051E7D" w:rsidP="00894268">
      <w:pPr>
        <w:widowControl/>
        <w:tabs>
          <w:tab w:val="left" w:pos="567"/>
        </w:tabs>
        <w:rPr>
          <w:color w:val="auto"/>
        </w:rPr>
      </w:pPr>
      <w:r w:rsidRPr="00882745">
        <w:rPr>
          <w:color w:val="auto"/>
        </w:rPr>
        <w:lastRenderedPageBreak/>
        <w:t>4.2</w:t>
      </w:r>
      <w:r w:rsidR="00894268" w:rsidRPr="00882745">
        <w:rPr>
          <w:color w:val="auto"/>
        </w:rPr>
        <w:t xml:space="preserve"> </w:t>
      </w:r>
      <w:r w:rsidR="00B94A99" w:rsidRPr="00882745">
        <w:rPr>
          <w:color w:val="auto"/>
        </w:rPr>
        <w:t>S</w:t>
      </w:r>
      <w:r w:rsidR="00450966" w:rsidRPr="00882745">
        <w:rPr>
          <w:color w:val="auto"/>
        </w:rPr>
        <w:t>ummar</w:t>
      </w:r>
      <w:r w:rsidR="00B94A99" w:rsidRPr="00882745">
        <w:rPr>
          <w:color w:val="auto"/>
        </w:rPr>
        <w:t>ize</w:t>
      </w:r>
      <w:r w:rsidR="00450966" w:rsidRPr="00882745">
        <w:rPr>
          <w:color w:val="auto"/>
        </w:rPr>
        <w:t xml:space="preserve"> </w:t>
      </w:r>
      <w:r w:rsidR="00B94A99" w:rsidRPr="00882745">
        <w:rPr>
          <w:color w:val="auto"/>
        </w:rPr>
        <w:t xml:space="preserve">data regarding </w:t>
      </w:r>
      <w:r w:rsidR="00450966" w:rsidRPr="00882745">
        <w:rPr>
          <w:color w:val="auto"/>
        </w:rPr>
        <w:t xml:space="preserve">demographic </w:t>
      </w:r>
      <w:r w:rsidR="00BB65A9" w:rsidRPr="00882745">
        <w:rPr>
          <w:color w:val="auto"/>
        </w:rPr>
        <w:t>characteristics,</w:t>
      </w:r>
      <w:r w:rsidR="00450966" w:rsidRPr="00882745">
        <w:rPr>
          <w:color w:val="auto"/>
        </w:rPr>
        <w:t xml:space="preserve"> </w:t>
      </w:r>
      <w:r w:rsidR="00B94A99" w:rsidRPr="00882745">
        <w:rPr>
          <w:color w:val="auto"/>
        </w:rPr>
        <w:t xml:space="preserve">vital signs (baseline and 5 min after HIFU), </w:t>
      </w:r>
      <w:r w:rsidR="00DD1D49">
        <w:rPr>
          <w:color w:val="auto"/>
        </w:rPr>
        <w:t xml:space="preserve">and </w:t>
      </w:r>
      <w:r w:rsidR="00450966" w:rsidRPr="00882745">
        <w:rPr>
          <w:color w:val="auto"/>
        </w:rPr>
        <w:t xml:space="preserve">safety </w:t>
      </w:r>
      <w:r w:rsidR="00BB65A9" w:rsidRPr="00882745">
        <w:rPr>
          <w:color w:val="auto"/>
        </w:rPr>
        <w:t>observations</w:t>
      </w:r>
      <w:r w:rsidR="00450966" w:rsidRPr="00882745">
        <w:rPr>
          <w:color w:val="auto"/>
        </w:rPr>
        <w:t xml:space="preserve"> and measurements </w:t>
      </w:r>
      <w:r w:rsidR="00B94A99" w:rsidRPr="00882745">
        <w:rPr>
          <w:color w:val="auto"/>
        </w:rPr>
        <w:t xml:space="preserve">regarding </w:t>
      </w:r>
      <w:r w:rsidR="00DD1D49">
        <w:rPr>
          <w:color w:val="auto"/>
        </w:rPr>
        <w:t xml:space="preserve">the </w:t>
      </w:r>
      <w:r w:rsidR="00B94A99" w:rsidRPr="00882745">
        <w:rPr>
          <w:color w:val="auto"/>
        </w:rPr>
        <w:t>HIFU lesions</w:t>
      </w:r>
      <w:r w:rsidR="00450966" w:rsidRPr="00882745">
        <w:rPr>
          <w:color w:val="auto"/>
        </w:rPr>
        <w:t xml:space="preserve">. </w:t>
      </w:r>
    </w:p>
    <w:p w14:paraId="3DD0374F" w14:textId="77777777" w:rsidR="00B94A99" w:rsidRPr="00882745" w:rsidRDefault="00B94A99" w:rsidP="00894268">
      <w:pPr>
        <w:widowControl/>
        <w:tabs>
          <w:tab w:val="left" w:pos="567"/>
        </w:tabs>
        <w:rPr>
          <w:color w:val="FF0000"/>
        </w:rPr>
      </w:pPr>
    </w:p>
    <w:p w14:paraId="6E4429A0" w14:textId="63AA8AC3" w:rsidR="00C417C6" w:rsidRPr="00882745" w:rsidRDefault="00051E7D" w:rsidP="00894268">
      <w:pPr>
        <w:widowControl/>
        <w:tabs>
          <w:tab w:val="left" w:pos="567"/>
        </w:tabs>
        <w:rPr>
          <w:color w:val="auto"/>
        </w:rPr>
      </w:pPr>
      <w:r w:rsidRPr="00882745">
        <w:rPr>
          <w:color w:val="auto"/>
        </w:rPr>
        <w:t>4.3</w:t>
      </w:r>
      <w:r w:rsidR="00894268" w:rsidRPr="00882745">
        <w:rPr>
          <w:color w:val="auto"/>
        </w:rPr>
        <w:t xml:space="preserve"> </w:t>
      </w:r>
      <w:r w:rsidR="00B94A99" w:rsidRPr="00882745">
        <w:rPr>
          <w:color w:val="auto"/>
        </w:rPr>
        <w:t>U</w:t>
      </w:r>
      <w:r w:rsidR="00450966" w:rsidRPr="00882745">
        <w:rPr>
          <w:color w:val="auto"/>
        </w:rPr>
        <w:t>s</w:t>
      </w:r>
      <w:r w:rsidR="00B94A99" w:rsidRPr="00882745">
        <w:rPr>
          <w:color w:val="auto"/>
        </w:rPr>
        <w:t>e</w:t>
      </w:r>
      <w:r w:rsidR="00450966" w:rsidRPr="00882745">
        <w:rPr>
          <w:color w:val="auto"/>
        </w:rPr>
        <w:t xml:space="preserve"> Spearman’s rank correlation coefficient</w:t>
      </w:r>
      <w:r w:rsidR="00B94A99" w:rsidRPr="00882745">
        <w:rPr>
          <w:color w:val="auto"/>
        </w:rPr>
        <w:t xml:space="preserve"> to test the association between variables</w:t>
      </w:r>
      <w:r w:rsidR="00450966" w:rsidRPr="00882745">
        <w:rPr>
          <w:color w:val="auto"/>
        </w:rPr>
        <w:t>.</w:t>
      </w:r>
    </w:p>
    <w:p w14:paraId="47FDCCAC" w14:textId="77777777" w:rsidR="001C1E49" w:rsidRPr="00882745" w:rsidRDefault="001C1E49" w:rsidP="00894268">
      <w:pPr>
        <w:pStyle w:val="NormalWeb"/>
        <w:widowControl/>
        <w:spacing w:before="0" w:beforeAutospacing="0" w:after="0" w:afterAutospacing="0"/>
        <w:rPr>
          <w:b/>
        </w:rPr>
      </w:pPr>
    </w:p>
    <w:p w14:paraId="6EA1AB89" w14:textId="50A00F9B" w:rsidR="006305D7" w:rsidRPr="00882745" w:rsidRDefault="006305D7" w:rsidP="00894268">
      <w:pPr>
        <w:pStyle w:val="NormalWeb"/>
        <w:widowControl/>
        <w:spacing w:before="0" w:beforeAutospacing="0" w:after="0" w:afterAutospacing="0"/>
        <w:rPr>
          <w:color w:val="auto"/>
        </w:rPr>
      </w:pPr>
      <w:r w:rsidRPr="00882745">
        <w:rPr>
          <w:b/>
        </w:rPr>
        <w:t>REPRESENTATIVE RESULTS</w:t>
      </w:r>
      <w:r w:rsidR="00EF1462" w:rsidRPr="00882745">
        <w:rPr>
          <w:b/>
        </w:rPr>
        <w:t>:</w:t>
      </w:r>
      <w:r w:rsidR="00894268" w:rsidRPr="00882745">
        <w:rPr>
          <w:b/>
        </w:rPr>
        <w:t xml:space="preserve"> </w:t>
      </w:r>
    </w:p>
    <w:p w14:paraId="4B3EAACB" w14:textId="5DCB560E" w:rsidR="00C417C6" w:rsidRPr="00882745" w:rsidRDefault="005318D2" w:rsidP="00894268">
      <w:pPr>
        <w:widowControl/>
      </w:pPr>
      <w:r w:rsidRPr="00882745">
        <w:rPr>
          <w:color w:val="auto"/>
        </w:rPr>
        <w:t>Fifteen patients were included b</w:t>
      </w:r>
      <w:r w:rsidR="00C417C6" w:rsidRPr="00882745">
        <w:rPr>
          <w:color w:val="auto"/>
        </w:rPr>
        <w:t>etween March 2010 and November 2011</w:t>
      </w:r>
      <w:r w:rsidRPr="00882745">
        <w:rPr>
          <w:color w:val="auto"/>
        </w:rPr>
        <w:t>. S</w:t>
      </w:r>
      <w:r w:rsidR="00C417C6" w:rsidRPr="00882745">
        <w:rPr>
          <w:color w:val="auto"/>
        </w:rPr>
        <w:t>ix</w:t>
      </w:r>
      <w:r w:rsidR="00BB65A9" w:rsidRPr="00882745">
        <w:rPr>
          <w:color w:val="auto"/>
        </w:rPr>
        <w:t xml:space="preserve"> patients</w:t>
      </w:r>
      <w:r w:rsidR="00C417C6" w:rsidRPr="00882745">
        <w:rPr>
          <w:color w:val="auto"/>
        </w:rPr>
        <w:t xml:space="preserve"> </w:t>
      </w:r>
      <w:r w:rsidRPr="00882745">
        <w:rPr>
          <w:color w:val="auto"/>
        </w:rPr>
        <w:t xml:space="preserve">were included in </w:t>
      </w:r>
      <w:r w:rsidR="00C417C6" w:rsidRPr="00882745">
        <w:rPr>
          <w:color w:val="auto"/>
        </w:rPr>
        <w:t>phase I</w:t>
      </w:r>
      <w:r w:rsidRPr="00882745">
        <w:rPr>
          <w:color w:val="auto"/>
        </w:rPr>
        <w:t>. S</w:t>
      </w:r>
      <w:r w:rsidR="00C417C6" w:rsidRPr="00882745">
        <w:rPr>
          <w:color w:val="auto"/>
        </w:rPr>
        <w:t xml:space="preserve">ix </w:t>
      </w:r>
      <w:r w:rsidRPr="00882745">
        <w:rPr>
          <w:color w:val="auto"/>
        </w:rPr>
        <w:t xml:space="preserve">patients were included in step 1 of phase </w:t>
      </w:r>
      <w:proofErr w:type="spellStart"/>
      <w:r w:rsidRPr="00882745">
        <w:rPr>
          <w:color w:val="auto"/>
        </w:rPr>
        <w:t>IIa</w:t>
      </w:r>
      <w:proofErr w:type="spellEnd"/>
      <w:r w:rsidRPr="00882745">
        <w:rPr>
          <w:color w:val="auto"/>
        </w:rPr>
        <w:t>. T</w:t>
      </w:r>
      <w:r w:rsidR="00C417C6" w:rsidRPr="00882745">
        <w:rPr>
          <w:color w:val="auto"/>
        </w:rPr>
        <w:t xml:space="preserve">hree </w:t>
      </w:r>
      <w:r w:rsidR="00BB65A9" w:rsidRPr="00882745">
        <w:rPr>
          <w:color w:val="auto"/>
        </w:rPr>
        <w:t xml:space="preserve">patients </w:t>
      </w:r>
      <w:r w:rsidRPr="00882745">
        <w:rPr>
          <w:color w:val="auto"/>
        </w:rPr>
        <w:t xml:space="preserve">were included in </w:t>
      </w:r>
      <w:r w:rsidR="00C417C6" w:rsidRPr="00882745">
        <w:rPr>
          <w:color w:val="auto"/>
        </w:rPr>
        <w:t xml:space="preserve">step 2 of phase </w:t>
      </w:r>
      <w:proofErr w:type="spellStart"/>
      <w:r w:rsidR="00C417C6" w:rsidRPr="00882745">
        <w:rPr>
          <w:color w:val="auto"/>
        </w:rPr>
        <w:t>IIa</w:t>
      </w:r>
      <w:proofErr w:type="spellEnd"/>
      <w:r w:rsidRPr="00882745">
        <w:rPr>
          <w:color w:val="auto"/>
        </w:rPr>
        <w:t>.</w:t>
      </w:r>
      <w:r w:rsidR="00C417C6" w:rsidRPr="00882745">
        <w:rPr>
          <w:color w:val="auto"/>
        </w:rPr>
        <w:t xml:space="preserve"> A</w:t>
      </w:r>
      <w:r w:rsidRPr="00882745">
        <w:rPr>
          <w:color w:val="auto"/>
        </w:rPr>
        <w:t xml:space="preserve"> </w:t>
      </w:r>
      <w:r w:rsidR="00C417C6" w:rsidRPr="00882745">
        <w:rPr>
          <w:color w:val="auto"/>
        </w:rPr>
        <w:t xml:space="preserve">right </w:t>
      </w:r>
      <w:r w:rsidR="00A719C1" w:rsidRPr="00882745">
        <w:rPr>
          <w:color w:val="auto"/>
        </w:rPr>
        <w:t>or extended right hepatectomy</w:t>
      </w:r>
      <w:r w:rsidRPr="00882745">
        <w:rPr>
          <w:color w:val="auto"/>
        </w:rPr>
        <w:t xml:space="preserve"> was performed in all patients</w:t>
      </w:r>
      <w:r w:rsidR="00A719C1" w:rsidRPr="00882745">
        <w:rPr>
          <w:color w:val="auto"/>
        </w:rPr>
        <w:t>.</w:t>
      </w:r>
      <w:r w:rsidR="00A719C1" w:rsidRPr="00882745">
        <w:rPr>
          <w:color w:val="FF0000"/>
        </w:rPr>
        <w:t xml:space="preserve"> </w:t>
      </w:r>
      <w:r w:rsidR="00A719C1" w:rsidRPr="00882745">
        <w:t>P</w:t>
      </w:r>
      <w:r w:rsidR="00C417C6" w:rsidRPr="00882745">
        <w:t>hase IIb is currently ongoing</w:t>
      </w:r>
      <w:r w:rsidR="00BB65A9" w:rsidRPr="00882745">
        <w:t>,</w:t>
      </w:r>
      <w:r w:rsidR="00C417C6" w:rsidRPr="00882745">
        <w:t xml:space="preserve"> and results are not described. Complete results of phases I and </w:t>
      </w:r>
      <w:proofErr w:type="spellStart"/>
      <w:r w:rsidR="00C417C6" w:rsidRPr="00882745">
        <w:t>II</w:t>
      </w:r>
      <w:r w:rsidR="00365314" w:rsidRPr="00882745">
        <w:t>a</w:t>
      </w:r>
      <w:proofErr w:type="spellEnd"/>
      <w:r w:rsidR="00365314" w:rsidRPr="00882745">
        <w:t xml:space="preserve"> h</w:t>
      </w:r>
      <w:r w:rsidR="00BB65A9" w:rsidRPr="00882745">
        <w:t>ave been previously published</w:t>
      </w:r>
      <w:hyperlink w:anchor="_ENREF_14" w:tooltip="Dupre, 2015 #246" w:history="1">
        <w:r w:rsidR="00B64EE3" w:rsidRPr="00882745">
          <w:fldChar w:fldCharType="begin"/>
        </w:r>
        <w:r w:rsidR="00B64EE3" w:rsidRPr="00882745">
          <w:instrText xml:space="preserve"> ADDIN EN.CITE &lt;EndNote&gt;&lt;Cite&gt;&lt;Year&gt;2015&lt;/Year&gt;&lt;RecNum&gt;246&lt;/RecNum&gt;&lt;DisplayText&gt;&lt;style face="superscript"&gt;14&lt;/style&gt;&lt;/DisplayText&gt;&lt;record&gt;&lt;rec-number&gt;246&lt;/rec-number&gt;&lt;foreign-keys&gt;&lt;key app="EN" db-id="eprvzrzwmwwz9tefxw55rt27pvwrfx0w0zva"&gt;246&lt;/key&gt;&lt;/foreign-keys&gt;&lt;ref-type name="Journal Article"&gt;17&lt;/ref-type&gt;&lt;contributors&gt;&lt;authors&gt;&lt;author&gt;Dupre, A.&lt;/author&gt;&lt;author&gt;Melodelima, D.&lt;/author&gt;&lt;author&gt;Perol, D.&lt;/author&gt;&lt;author&gt;Chen, Y.&lt;/author&gt;&lt;author&gt;Vincenot, J.&lt;/author&gt;&lt;author&gt;Chapelon, J. Y.&lt;/author&gt;&lt;author&gt;Rivoire, M.&lt;/author&gt;&lt;/authors&gt;&lt;/contributors&gt;&lt;auth-address&gt;Department of Surgical Oncology, Centre Leon Berard, Lyon, France; LabTau, U1032, Inserm, Universite de Lyon, Lyon, France.&amp;#xD;LabTau, U1032, Inserm, Universite de Lyon, Lyon, France.&amp;#xD;Biostatistics and Treatment Evaluation Unit, Centre Leon Berard, Lyon, France.&amp;#xD;Department of Surgical Oncology, Centre Leon Berard, Lyon, France.&lt;/auth-address&gt;&lt;titles&gt;&lt;title&gt;First Clinical Experience of Intra-Operative High Intensity Focused Ultrasound in Patients with Colorectal Liver Metastases: A Phase I-IIa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8212&lt;/pages&gt;&lt;volume&gt;10&lt;/volume&gt;&lt;number&gt;2&lt;/number&gt;&lt;dates&gt;&lt;year&gt;2015&lt;/year&gt;&lt;/dates&gt;&lt;isbn&gt;1932-6203 (Electronic)&amp;#xD;1932-6203 (Linking)&lt;/isbn&gt;&lt;accession-num&gt;25719540&lt;/accession-num&gt;&lt;urls&gt;&lt;related-urls&gt;&lt;url&gt;http://www.ncbi.nlm.nih.gov/pubmed/25719540&lt;/url&gt;&lt;/related-urls&gt;&lt;/urls&gt;&lt;electronic-resource-num&gt;10.1371/journal.pone.0118212&lt;/electronic-resource-num&gt;&lt;/record&gt;&lt;/Cite&gt;&lt;/EndNote&gt;</w:instrText>
        </w:r>
        <w:r w:rsidR="00B64EE3" w:rsidRPr="00882745">
          <w:fldChar w:fldCharType="separate"/>
        </w:r>
        <w:r w:rsidR="00B64EE3" w:rsidRPr="00882745">
          <w:rPr>
            <w:vertAlign w:val="superscript"/>
          </w:rPr>
          <w:t>14</w:t>
        </w:r>
        <w:r w:rsidR="00B64EE3" w:rsidRPr="00882745">
          <w:fldChar w:fldCharType="end"/>
        </w:r>
      </w:hyperlink>
      <w:r w:rsidR="00C417C6" w:rsidRPr="00882745">
        <w:t>.</w:t>
      </w:r>
    </w:p>
    <w:p w14:paraId="3E2B09AF" w14:textId="77777777" w:rsidR="00051E7D" w:rsidRPr="00882745" w:rsidRDefault="00051E7D" w:rsidP="00894268">
      <w:pPr>
        <w:widowControl/>
      </w:pPr>
    </w:p>
    <w:p w14:paraId="141F538C" w14:textId="29D2EAC3" w:rsidR="00C417C6" w:rsidRPr="00882745" w:rsidRDefault="00C417C6" w:rsidP="00894268">
      <w:pPr>
        <w:widowControl/>
        <w:rPr>
          <w:b/>
        </w:rPr>
      </w:pPr>
      <w:r w:rsidRPr="00882745">
        <w:rPr>
          <w:b/>
        </w:rPr>
        <w:t>Phase I</w:t>
      </w:r>
      <w:r w:rsidR="0014198D">
        <w:rPr>
          <w:b/>
        </w:rPr>
        <w:t>:</w:t>
      </w:r>
    </w:p>
    <w:p w14:paraId="1CA2FA6E" w14:textId="229574FE" w:rsidR="005B04B5" w:rsidRPr="00882745" w:rsidRDefault="0073727A" w:rsidP="00894268">
      <w:pPr>
        <w:widowControl/>
        <w:rPr>
          <w:color w:val="FF0000"/>
        </w:rPr>
      </w:pPr>
      <w:r w:rsidRPr="00882745">
        <w:t>In total, twelve HIFU ablation</w:t>
      </w:r>
      <w:r w:rsidR="0014198D">
        <w:t>s</w:t>
      </w:r>
      <w:r w:rsidRPr="00882745">
        <w:t xml:space="preserve"> </w:t>
      </w:r>
      <w:proofErr w:type="gramStart"/>
      <w:r w:rsidRPr="00882745">
        <w:t>were s</w:t>
      </w:r>
      <w:r w:rsidR="00DC6E72" w:rsidRPr="00882745">
        <w:t>uccessful</w:t>
      </w:r>
      <w:r w:rsidRPr="00882745">
        <w:t>ly created</w:t>
      </w:r>
      <w:proofErr w:type="gramEnd"/>
      <w:r w:rsidRPr="00882745">
        <w:t xml:space="preserve"> in the six phase</w:t>
      </w:r>
      <w:r w:rsidR="0014198D">
        <w:t>-</w:t>
      </w:r>
      <w:r w:rsidRPr="00882745">
        <w:t>I patients</w:t>
      </w:r>
      <w:r w:rsidR="007E27AE" w:rsidRPr="00882745">
        <w:t xml:space="preserve"> (</w:t>
      </w:r>
      <w:r w:rsidR="00894268" w:rsidRPr="00882745">
        <w:rPr>
          <w:b/>
        </w:rPr>
        <w:t>Figure 5</w:t>
      </w:r>
      <w:r w:rsidR="007E27AE" w:rsidRPr="00882745">
        <w:t>)</w:t>
      </w:r>
      <w:r w:rsidR="00DC6E72" w:rsidRPr="00882745">
        <w:t xml:space="preserve">. </w:t>
      </w:r>
      <w:r w:rsidRPr="00882745">
        <w:t>O</w:t>
      </w:r>
      <w:r w:rsidR="00C417C6" w:rsidRPr="00882745">
        <w:t xml:space="preserve">ne superficial </w:t>
      </w:r>
      <w:r w:rsidR="00695724" w:rsidRPr="00882745">
        <w:t xml:space="preserve">HIFU </w:t>
      </w:r>
      <w:r w:rsidRPr="00882745">
        <w:t xml:space="preserve">ablation </w:t>
      </w:r>
      <w:r w:rsidR="00C417C6" w:rsidRPr="00882745">
        <w:t xml:space="preserve">and one deep </w:t>
      </w:r>
      <w:r w:rsidR="00695724" w:rsidRPr="00882745">
        <w:t xml:space="preserve">HIFU </w:t>
      </w:r>
      <w:r w:rsidRPr="00882745">
        <w:t xml:space="preserve">ablation were created </w:t>
      </w:r>
      <w:r w:rsidR="00C417C6" w:rsidRPr="00882745">
        <w:t xml:space="preserve">in each </w:t>
      </w:r>
      <w:r w:rsidR="00BB65A9" w:rsidRPr="00882745">
        <w:t xml:space="preserve">of </w:t>
      </w:r>
      <w:r w:rsidR="00BB65A9" w:rsidRPr="00882745">
        <w:rPr>
          <w:color w:val="auto"/>
        </w:rPr>
        <w:t xml:space="preserve">the </w:t>
      </w:r>
      <w:r w:rsidR="00C417C6" w:rsidRPr="00882745">
        <w:rPr>
          <w:color w:val="auto"/>
        </w:rPr>
        <w:t>6 patients</w:t>
      </w:r>
      <w:r w:rsidRPr="00882745">
        <w:rPr>
          <w:color w:val="auto"/>
        </w:rPr>
        <w:t>.</w:t>
      </w:r>
      <w:r w:rsidR="00C417C6" w:rsidRPr="00882745">
        <w:rPr>
          <w:color w:val="auto"/>
        </w:rPr>
        <w:t xml:space="preserve"> </w:t>
      </w:r>
      <w:r w:rsidR="00413F68" w:rsidRPr="00882745">
        <w:rPr>
          <w:color w:val="auto"/>
        </w:rPr>
        <w:t xml:space="preserve">Deep </w:t>
      </w:r>
      <w:r w:rsidR="005318D2" w:rsidRPr="00882745">
        <w:rPr>
          <w:color w:val="auto"/>
        </w:rPr>
        <w:t>HIFU lesion</w:t>
      </w:r>
      <w:r w:rsidR="00413F68" w:rsidRPr="00882745">
        <w:rPr>
          <w:color w:val="auto"/>
        </w:rPr>
        <w:t>s</w:t>
      </w:r>
      <w:r w:rsidR="00DC6E72" w:rsidRPr="00882745">
        <w:rPr>
          <w:color w:val="auto"/>
        </w:rPr>
        <w:t xml:space="preserve"> </w:t>
      </w:r>
      <w:proofErr w:type="gramStart"/>
      <w:r w:rsidR="00DC6E72" w:rsidRPr="00882745">
        <w:rPr>
          <w:color w:val="auto"/>
        </w:rPr>
        <w:t>w</w:t>
      </w:r>
      <w:r w:rsidR="00413F68" w:rsidRPr="00882745">
        <w:rPr>
          <w:color w:val="auto"/>
        </w:rPr>
        <w:t>ere</w:t>
      </w:r>
      <w:r w:rsidR="00DC6E72" w:rsidRPr="00882745">
        <w:rPr>
          <w:color w:val="auto"/>
        </w:rPr>
        <w:t xml:space="preserve"> placed</w:t>
      </w:r>
      <w:proofErr w:type="gramEnd"/>
      <w:r w:rsidR="00DC6E72" w:rsidRPr="00882745">
        <w:rPr>
          <w:color w:val="auto"/>
        </w:rPr>
        <w:t xml:space="preserve"> at a mean depth of 12 ± 2 (10</w:t>
      </w:r>
      <w:r w:rsidR="00E9138C">
        <w:rPr>
          <w:color w:val="auto"/>
        </w:rPr>
        <w:t xml:space="preserve"> - </w:t>
      </w:r>
      <w:r w:rsidR="00DC6E72" w:rsidRPr="00882745">
        <w:rPr>
          <w:color w:val="auto"/>
        </w:rPr>
        <w:t>20) mm</w:t>
      </w:r>
      <w:r w:rsidR="005318D2" w:rsidRPr="00882745">
        <w:rPr>
          <w:color w:val="auto"/>
        </w:rPr>
        <w:t xml:space="preserve"> </w:t>
      </w:r>
      <w:r w:rsidR="005B04B5" w:rsidRPr="00882745">
        <w:rPr>
          <w:color w:val="auto"/>
        </w:rPr>
        <w:t>corresponding to a focal distance of 22 ± 2 (20</w:t>
      </w:r>
      <w:r w:rsidR="00E9138C">
        <w:rPr>
          <w:color w:val="auto"/>
        </w:rPr>
        <w:t xml:space="preserve"> - </w:t>
      </w:r>
      <w:r w:rsidR="005B04B5" w:rsidRPr="00882745">
        <w:rPr>
          <w:color w:val="auto"/>
        </w:rPr>
        <w:t>40) mm (</w:t>
      </w:r>
      <w:r w:rsidR="00894268" w:rsidRPr="00882745">
        <w:rPr>
          <w:b/>
          <w:color w:val="auto"/>
        </w:rPr>
        <w:t>Figure 3a</w:t>
      </w:r>
      <w:r w:rsidR="005B04B5" w:rsidRPr="00882745">
        <w:rPr>
          <w:color w:val="auto"/>
        </w:rPr>
        <w:t>)</w:t>
      </w:r>
      <w:r w:rsidR="005318D2" w:rsidRPr="00882745">
        <w:rPr>
          <w:color w:val="auto"/>
        </w:rPr>
        <w:t>.</w:t>
      </w:r>
      <w:r w:rsidR="005B04B5" w:rsidRPr="00882745">
        <w:rPr>
          <w:color w:val="auto"/>
        </w:rPr>
        <w:t xml:space="preserve"> The resulting mean distance between Glisson’s capsule and the HIFU ablation was</w:t>
      </w:r>
      <w:r w:rsidR="00E9138C">
        <w:rPr>
          <w:color w:val="auto"/>
        </w:rPr>
        <w:t>,</w:t>
      </w:r>
      <w:r w:rsidR="005B04B5" w:rsidRPr="00882745">
        <w:rPr>
          <w:color w:val="auto"/>
        </w:rPr>
        <w:t xml:space="preserve"> on average</w:t>
      </w:r>
      <w:r w:rsidR="00E9138C">
        <w:rPr>
          <w:color w:val="auto"/>
        </w:rPr>
        <w:t>,</w:t>
      </w:r>
      <w:r w:rsidR="005B04B5" w:rsidRPr="00882745">
        <w:rPr>
          <w:color w:val="auto"/>
        </w:rPr>
        <w:t xml:space="preserve"> </w:t>
      </w:r>
      <w:r w:rsidR="00DC6E72" w:rsidRPr="00882745">
        <w:rPr>
          <w:color w:val="auto"/>
        </w:rPr>
        <w:t>7 ± 4 (2</w:t>
      </w:r>
      <w:r w:rsidR="00E9138C">
        <w:rPr>
          <w:color w:val="auto"/>
        </w:rPr>
        <w:t xml:space="preserve"> - </w:t>
      </w:r>
      <w:r w:rsidR="00DC6E72" w:rsidRPr="00882745">
        <w:rPr>
          <w:color w:val="auto"/>
        </w:rPr>
        <w:t>13) mm.</w:t>
      </w:r>
      <w:r w:rsidR="00051E7D" w:rsidRPr="00882745">
        <w:rPr>
          <w:color w:val="auto"/>
        </w:rPr>
        <w:t xml:space="preserve"> </w:t>
      </w:r>
      <w:r w:rsidR="005B04B5" w:rsidRPr="00882745">
        <w:rPr>
          <w:color w:val="auto"/>
        </w:rPr>
        <w:t>Asepsis was not comprised in all patients during the preparation and utilization of the device. There w</w:t>
      </w:r>
      <w:r w:rsidR="0022545F" w:rsidRPr="00882745">
        <w:rPr>
          <w:color w:val="auto"/>
        </w:rPr>
        <w:t>as</w:t>
      </w:r>
      <w:r w:rsidR="005B04B5" w:rsidRPr="00882745">
        <w:rPr>
          <w:color w:val="auto"/>
        </w:rPr>
        <w:t xml:space="preserve"> no lesion in neighboring tissues after HIFU ablation. There were no any substantial changes in respiratory and hemodynamic parameters. The duration of the HIFU procedure was</w:t>
      </w:r>
      <w:r w:rsidR="00E9138C">
        <w:rPr>
          <w:color w:val="auto"/>
        </w:rPr>
        <w:t>,</w:t>
      </w:r>
      <w:r w:rsidR="005B04B5" w:rsidRPr="00882745">
        <w:rPr>
          <w:color w:val="auto"/>
        </w:rPr>
        <w:t xml:space="preserve"> on average</w:t>
      </w:r>
      <w:r w:rsidR="00E9138C">
        <w:rPr>
          <w:color w:val="auto"/>
        </w:rPr>
        <w:t>,</w:t>
      </w:r>
      <w:r w:rsidR="005B04B5" w:rsidRPr="00882745">
        <w:rPr>
          <w:color w:val="auto"/>
        </w:rPr>
        <w:t xml:space="preserve"> 15 ± 7 (9</w:t>
      </w:r>
      <w:r w:rsidR="00E9138C">
        <w:rPr>
          <w:color w:val="auto"/>
        </w:rPr>
        <w:t xml:space="preserve"> </w:t>
      </w:r>
      <w:r w:rsidR="005B04B5" w:rsidRPr="00882745">
        <w:rPr>
          <w:color w:val="auto"/>
        </w:rPr>
        <w:t>-</w:t>
      </w:r>
      <w:r w:rsidR="00E9138C">
        <w:rPr>
          <w:color w:val="auto"/>
        </w:rPr>
        <w:t xml:space="preserve"> </w:t>
      </w:r>
      <w:r w:rsidR="005B04B5" w:rsidRPr="00882745">
        <w:rPr>
          <w:color w:val="auto"/>
        </w:rPr>
        <w:t xml:space="preserve">27) minutes. The ultrasound imaging probe integrated </w:t>
      </w:r>
      <w:r w:rsidR="00690A8D">
        <w:rPr>
          <w:color w:val="auto"/>
        </w:rPr>
        <w:t>with</w:t>
      </w:r>
      <w:r w:rsidR="005B04B5" w:rsidRPr="00882745">
        <w:rPr>
          <w:color w:val="auto"/>
        </w:rPr>
        <w:t xml:space="preserve"> the HIFU device allows </w:t>
      </w:r>
      <w:r w:rsidR="00690A8D">
        <w:rPr>
          <w:color w:val="auto"/>
        </w:rPr>
        <w:t>visualizing,</w:t>
      </w:r>
      <w:r w:rsidR="005B04B5" w:rsidRPr="00882745">
        <w:rPr>
          <w:color w:val="auto"/>
        </w:rPr>
        <w:t xml:space="preserve"> on average</w:t>
      </w:r>
      <w:r w:rsidR="00690A8D">
        <w:rPr>
          <w:color w:val="auto"/>
        </w:rPr>
        <w:t>,</w:t>
      </w:r>
      <w:r w:rsidR="005B04B5" w:rsidRPr="00882745">
        <w:rPr>
          <w:color w:val="auto"/>
        </w:rPr>
        <w:t xml:space="preserve"> 88% (95% CI: 67 to 100%) of the 15 predefined areas.</w:t>
      </w:r>
    </w:p>
    <w:p w14:paraId="4FEC5735" w14:textId="77777777" w:rsidR="00C417C6" w:rsidRPr="00882745" w:rsidRDefault="00C417C6" w:rsidP="00894268">
      <w:pPr>
        <w:widowControl/>
        <w:rPr>
          <w:b/>
        </w:rPr>
      </w:pPr>
    </w:p>
    <w:p w14:paraId="38DA687E" w14:textId="447EA424" w:rsidR="00C417C6" w:rsidRPr="00882745" w:rsidRDefault="00C417C6" w:rsidP="00894268">
      <w:pPr>
        <w:widowControl/>
        <w:rPr>
          <w:b/>
        </w:rPr>
      </w:pPr>
      <w:r w:rsidRPr="00882745">
        <w:rPr>
          <w:b/>
        </w:rPr>
        <w:t xml:space="preserve">Phase </w:t>
      </w:r>
      <w:proofErr w:type="spellStart"/>
      <w:r w:rsidRPr="00882745">
        <w:rPr>
          <w:b/>
        </w:rPr>
        <w:t>IIa</w:t>
      </w:r>
      <w:proofErr w:type="spellEnd"/>
      <w:r w:rsidR="0014198D">
        <w:rPr>
          <w:b/>
        </w:rPr>
        <w:t>:</w:t>
      </w:r>
    </w:p>
    <w:p w14:paraId="23CF3140" w14:textId="0F9F8164" w:rsidR="00EA5962" w:rsidRPr="00882745" w:rsidRDefault="00EA5962" w:rsidP="00894268">
      <w:pPr>
        <w:widowControl/>
        <w:rPr>
          <w:color w:val="auto"/>
        </w:rPr>
      </w:pPr>
      <w:r w:rsidRPr="00882745">
        <w:rPr>
          <w:color w:val="auto"/>
        </w:rPr>
        <w:t xml:space="preserve">For the first three patients of </w:t>
      </w:r>
      <w:r w:rsidR="002B42A8" w:rsidRPr="00882745">
        <w:rPr>
          <w:color w:val="auto"/>
        </w:rPr>
        <w:t>step 1,</w:t>
      </w:r>
      <w:r w:rsidR="00026C70" w:rsidRPr="00882745">
        <w:rPr>
          <w:color w:val="auto"/>
        </w:rPr>
        <w:t xml:space="preserve"> </w:t>
      </w:r>
      <w:r w:rsidRPr="00882745">
        <w:rPr>
          <w:color w:val="auto"/>
        </w:rPr>
        <w:t>the metallic mark had not been included in the HIFU lesions</w:t>
      </w:r>
      <w:r w:rsidR="005B464A" w:rsidRPr="00882745">
        <w:rPr>
          <w:color w:val="auto"/>
        </w:rPr>
        <w:t xml:space="preserve"> in one of six ablations</w:t>
      </w:r>
      <w:r w:rsidRPr="00882745">
        <w:rPr>
          <w:color w:val="auto"/>
        </w:rPr>
        <w:t>. After reviewing the record of the procedure</w:t>
      </w:r>
      <w:r w:rsidR="00E9138C">
        <w:rPr>
          <w:color w:val="auto"/>
        </w:rPr>
        <w:t>,</w:t>
      </w:r>
      <w:r w:rsidRPr="00882745">
        <w:rPr>
          <w:color w:val="auto"/>
        </w:rPr>
        <w:t xml:space="preserve"> it was established that a </w:t>
      </w:r>
      <w:proofErr w:type="spellStart"/>
      <w:r w:rsidRPr="00882745">
        <w:rPr>
          <w:color w:val="auto"/>
        </w:rPr>
        <w:t>Glissonian</w:t>
      </w:r>
      <w:proofErr w:type="spellEnd"/>
      <w:r w:rsidRPr="00882745">
        <w:rPr>
          <w:color w:val="auto"/>
        </w:rPr>
        <w:t xml:space="preserve"> pedicle was confused with the metallic mark</w:t>
      </w:r>
      <w:r w:rsidR="00984C99" w:rsidRPr="00882745">
        <w:rPr>
          <w:color w:val="auto"/>
        </w:rPr>
        <w:t>er</w:t>
      </w:r>
      <w:r w:rsidRPr="00882745">
        <w:rPr>
          <w:color w:val="auto"/>
        </w:rPr>
        <w:t xml:space="preserve"> (</w:t>
      </w:r>
      <w:r w:rsidR="00894268" w:rsidRPr="00882745">
        <w:rPr>
          <w:b/>
          <w:color w:val="auto"/>
        </w:rPr>
        <w:t>Figure 6</w:t>
      </w:r>
      <w:r w:rsidRPr="00882745">
        <w:rPr>
          <w:color w:val="auto"/>
        </w:rPr>
        <w:t>)</w:t>
      </w:r>
      <w:r w:rsidR="00026C70" w:rsidRPr="00882745">
        <w:rPr>
          <w:color w:val="auto"/>
        </w:rPr>
        <w:t xml:space="preserve">. </w:t>
      </w:r>
      <w:r w:rsidRPr="00882745">
        <w:rPr>
          <w:color w:val="auto"/>
        </w:rPr>
        <w:t>As required by the study design</w:t>
      </w:r>
      <w:r w:rsidR="00E9138C">
        <w:rPr>
          <w:color w:val="auto"/>
        </w:rPr>
        <w:t>,</w:t>
      </w:r>
      <w:r w:rsidRPr="00882745">
        <w:rPr>
          <w:color w:val="auto"/>
        </w:rPr>
        <w:t xml:space="preserve"> three more patients </w:t>
      </w:r>
      <w:proofErr w:type="gramStart"/>
      <w:r w:rsidRPr="00882745">
        <w:rPr>
          <w:color w:val="auto"/>
        </w:rPr>
        <w:t>were included</w:t>
      </w:r>
      <w:proofErr w:type="gramEnd"/>
      <w:r w:rsidR="00E9138C">
        <w:rPr>
          <w:color w:val="auto"/>
        </w:rPr>
        <w:t>,</w:t>
      </w:r>
      <w:r w:rsidRPr="00882745">
        <w:rPr>
          <w:color w:val="auto"/>
        </w:rPr>
        <w:t xml:space="preserve"> and all </w:t>
      </w:r>
      <w:r w:rsidR="00E9138C">
        <w:rPr>
          <w:color w:val="auto"/>
        </w:rPr>
        <w:t>six</w:t>
      </w:r>
      <w:r w:rsidRPr="00882745">
        <w:rPr>
          <w:color w:val="auto"/>
        </w:rPr>
        <w:t xml:space="preserve"> additional HIFU lesions were correctly created around all six metallic mark</w:t>
      </w:r>
      <w:r w:rsidR="00894268" w:rsidRPr="00882745">
        <w:rPr>
          <w:color w:val="auto"/>
        </w:rPr>
        <w:t>ers</w:t>
      </w:r>
      <w:r w:rsidRPr="00882745">
        <w:rPr>
          <w:color w:val="auto"/>
        </w:rPr>
        <w:t xml:space="preserve">. Since the primary objective of step 1 </w:t>
      </w:r>
      <w:proofErr w:type="gramStart"/>
      <w:r w:rsidRPr="00882745">
        <w:rPr>
          <w:color w:val="auto"/>
        </w:rPr>
        <w:t>was achieved</w:t>
      </w:r>
      <w:proofErr w:type="gramEnd"/>
      <w:r w:rsidR="00E9138C">
        <w:rPr>
          <w:color w:val="auto"/>
        </w:rPr>
        <w:t>,</w:t>
      </w:r>
      <w:r w:rsidRPr="00882745">
        <w:rPr>
          <w:color w:val="auto"/>
        </w:rPr>
        <w:t xml:space="preserve"> the steering committee approved the continuation of the study.</w:t>
      </w:r>
    </w:p>
    <w:p w14:paraId="2C3093D0" w14:textId="77777777" w:rsidR="004109D7" w:rsidRPr="00882745" w:rsidRDefault="004109D7" w:rsidP="00894268">
      <w:pPr>
        <w:widowControl/>
        <w:rPr>
          <w:color w:val="FF0000"/>
        </w:rPr>
      </w:pPr>
    </w:p>
    <w:p w14:paraId="37F674A1" w14:textId="753391BF" w:rsidR="00396E44" w:rsidRPr="00882745" w:rsidRDefault="00051E7D" w:rsidP="00894268">
      <w:pPr>
        <w:widowControl/>
      </w:pPr>
      <w:r w:rsidRPr="00882745">
        <w:t xml:space="preserve">The aim of step 2 was </w:t>
      </w:r>
      <w:r w:rsidR="00C417C6" w:rsidRPr="00882745">
        <w:t>to achieve ablations distant from a metallic mark</w:t>
      </w:r>
      <w:r w:rsidR="00984C99" w:rsidRPr="00882745">
        <w:t>er</w:t>
      </w:r>
      <w:r w:rsidR="00C417C6" w:rsidRPr="00882745">
        <w:t xml:space="preserve"> by 7.5</w:t>
      </w:r>
      <w:r w:rsidR="00133598" w:rsidRPr="00882745">
        <w:t xml:space="preserve"> </w:t>
      </w:r>
      <w:r w:rsidR="00C417C6" w:rsidRPr="00882745">
        <w:t xml:space="preserve">mm. </w:t>
      </w:r>
      <w:r w:rsidR="00C02F6E" w:rsidRPr="00882745">
        <w:t>Six</w:t>
      </w:r>
      <w:r w:rsidR="00C417C6" w:rsidRPr="00882745">
        <w:t xml:space="preserve"> ablations with </w:t>
      </w:r>
      <w:proofErr w:type="gramStart"/>
      <w:r w:rsidR="00C417C6" w:rsidRPr="00882745">
        <w:t>a distance of 7</w:t>
      </w:r>
      <w:r w:rsidR="00A639EE" w:rsidRPr="00882745">
        <w:t>.0</w:t>
      </w:r>
      <w:proofErr w:type="gramEnd"/>
      <w:r w:rsidR="00C417C6" w:rsidRPr="00882745">
        <w:t xml:space="preserve"> </w:t>
      </w:r>
      <w:r w:rsidR="00E9138C">
        <w:t>±</w:t>
      </w:r>
      <w:r w:rsidR="004C423A" w:rsidRPr="00882745">
        <w:t xml:space="preserve"> 2.3 (4.3 - 9.8) mm </w:t>
      </w:r>
      <w:r w:rsidR="00C02F6E" w:rsidRPr="00882745">
        <w:t>were achieved</w:t>
      </w:r>
      <w:r w:rsidR="00E9138C">
        <w:t>,</w:t>
      </w:r>
      <w:r w:rsidR="00C02F6E" w:rsidRPr="00882745">
        <w:t xml:space="preserve"> </w:t>
      </w:r>
      <w:r w:rsidR="00E63485" w:rsidRPr="00882745">
        <w:t>demonstrating that it wa</w:t>
      </w:r>
      <w:r w:rsidR="004C423A" w:rsidRPr="00882745">
        <w:t>s possible to</w:t>
      </w:r>
      <w:r w:rsidR="00396E44" w:rsidRPr="00882745">
        <w:t xml:space="preserve"> preserve an area from damage. The procedure was safe, asepsis was not compromise</w:t>
      </w:r>
      <w:r w:rsidR="00E9138C">
        <w:t>d</w:t>
      </w:r>
      <w:r w:rsidR="00396E44" w:rsidRPr="00882745">
        <w:t xml:space="preserve">, </w:t>
      </w:r>
      <w:r w:rsidR="00E9138C">
        <w:t xml:space="preserve">and </w:t>
      </w:r>
      <w:r w:rsidR="001161B7" w:rsidRPr="00882745">
        <w:t>there</w:t>
      </w:r>
      <w:r w:rsidR="00396E44" w:rsidRPr="00882745">
        <w:t xml:space="preserve"> was no lesion in </w:t>
      </w:r>
      <w:r w:rsidR="00E9138C">
        <w:t xml:space="preserve">the </w:t>
      </w:r>
      <w:r w:rsidR="00396E44" w:rsidRPr="00882745">
        <w:t>neighboring organs and no rupture of Glisson’s capsule.</w:t>
      </w:r>
    </w:p>
    <w:p w14:paraId="4CD03C19" w14:textId="77777777" w:rsidR="00C417C6" w:rsidRPr="00882745" w:rsidRDefault="00C417C6" w:rsidP="00894268">
      <w:pPr>
        <w:widowControl/>
        <w:rPr>
          <w:b/>
        </w:rPr>
      </w:pPr>
    </w:p>
    <w:p w14:paraId="6B9E763A" w14:textId="47A98030" w:rsidR="00C417C6" w:rsidRPr="00882745" w:rsidRDefault="00C417C6" w:rsidP="00894268">
      <w:pPr>
        <w:widowControl/>
        <w:rPr>
          <w:b/>
          <w:color w:val="auto"/>
        </w:rPr>
      </w:pPr>
      <w:r w:rsidRPr="00882745">
        <w:rPr>
          <w:b/>
          <w:color w:val="auto"/>
        </w:rPr>
        <w:t xml:space="preserve">Common </w:t>
      </w:r>
      <w:r w:rsidR="0014198D" w:rsidRPr="00882745">
        <w:rPr>
          <w:b/>
          <w:color w:val="auto"/>
        </w:rPr>
        <w:t xml:space="preserve">Secondary Objectives </w:t>
      </w:r>
      <w:r w:rsidRPr="00882745">
        <w:rPr>
          <w:b/>
          <w:color w:val="auto"/>
        </w:rPr>
        <w:t xml:space="preserve">of </w:t>
      </w:r>
      <w:r w:rsidR="0014198D" w:rsidRPr="00882745">
        <w:rPr>
          <w:b/>
          <w:color w:val="auto"/>
        </w:rPr>
        <w:t>Phases</w:t>
      </w:r>
      <w:r w:rsidRPr="00882745">
        <w:rPr>
          <w:b/>
          <w:color w:val="auto"/>
        </w:rPr>
        <w:t xml:space="preserve"> I and </w:t>
      </w:r>
      <w:proofErr w:type="spellStart"/>
      <w:r w:rsidRPr="00882745">
        <w:rPr>
          <w:b/>
          <w:color w:val="auto"/>
        </w:rPr>
        <w:t>IIa</w:t>
      </w:r>
      <w:proofErr w:type="spellEnd"/>
      <w:r w:rsidR="0014198D">
        <w:rPr>
          <w:b/>
          <w:color w:val="auto"/>
        </w:rPr>
        <w:t>:</w:t>
      </w:r>
    </w:p>
    <w:p w14:paraId="392A8588" w14:textId="566B43F9" w:rsidR="004A71E4" w:rsidRPr="00882745" w:rsidRDefault="00C417C6" w:rsidP="00894268">
      <w:pPr>
        <w:widowControl/>
        <w:rPr>
          <w:color w:val="auto"/>
        </w:rPr>
      </w:pPr>
      <w:r w:rsidRPr="00882745">
        <w:rPr>
          <w:color w:val="auto"/>
        </w:rPr>
        <w:t xml:space="preserve">All </w:t>
      </w:r>
      <w:r w:rsidR="001161B7" w:rsidRPr="00882745">
        <w:rPr>
          <w:color w:val="auto"/>
        </w:rPr>
        <w:t xml:space="preserve">30 </w:t>
      </w:r>
      <w:r w:rsidRPr="00882745">
        <w:rPr>
          <w:color w:val="auto"/>
        </w:rPr>
        <w:t xml:space="preserve">HIFU ablations </w:t>
      </w:r>
      <w:r w:rsidR="001161B7" w:rsidRPr="00882745">
        <w:rPr>
          <w:color w:val="auto"/>
        </w:rPr>
        <w:t xml:space="preserve">created in 15 patients </w:t>
      </w:r>
      <w:r w:rsidRPr="00882745">
        <w:rPr>
          <w:color w:val="auto"/>
        </w:rPr>
        <w:t>were slightly cone-shaped</w:t>
      </w:r>
      <w:r w:rsidR="001161B7" w:rsidRPr="00882745">
        <w:rPr>
          <w:color w:val="auto"/>
        </w:rPr>
        <w:t xml:space="preserve">. The average </w:t>
      </w:r>
      <w:r w:rsidRPr="00882745">
        <w:rPr>
          <w:color w:val="auto"/>
        </w:rPr>
        <w:t xml:space="preserve">length of </w:t>
      </w:r>
      <w:r w:rsidR="001161B7" w:rsidRPr="00882745">
        <w:rPr>
          <w:color w:val="auto"/>
        </w:rPr>
        <w:t xml:space="preserve">the HIFU ablations was </w:t>
      </w:r>
      <w:r w:rsidRPr="00882745">
        <w:rPr>
          <w:color w:val="auto"/>
        </w:rPr>
        <w:t>27.5 ± 6 mm</w:t>
      </w:r>
      <w:r w:rsidR="001161B7" w:rsidRPr="00882745">
        <w:rPr>
          <w:color w:val="auto"/>
        </w:rPr>
        <w:t>. The average sup</w:t>
      </w:r>
      <w:r w:rsidRPr="00882745">
        <w:rPr>
          <w:color w:val="auto"/>
        </w:rPr>
        <w:t xml:space="preserve">erior width of </w:t>
      </w:r>
      <w:r w:rsidR="001161B7" w:rsidRPr="00882745">
        <w:rPr>
          <w:color w:val="auto"/>
        </w:rPr>
        <w:t xml:space="preserve">the HIFU ablations was </w:t>
      </w:r>
      <w:r w:rsidRPr="00882745">
        <w:rPr>
          <w:color w:val="auto"/>
        </w:rPr>
        <w:t>21 ± 3.9 mm.</w:t>
      </w:r>
      <w:r w:rsidR="001161B7" w:rsidRPr="00882745">
        <w:rPr>
          <w:color w:val="auto"/>
        </w:rPr>
        <w:t xml:space="preserve"> In ultrasound images</w:t>
      </w:r>
      <w:r w:rsidR="00E9138C">
        <w:rPr>
          <w:color w:val="auto"/>
        </w:rPr>
        <w:t>,</w:t>
      </w:r>
      <w:r w:rsidR="001161B7" w:rsidRPr="00882745">
        <w:rPr>
          <w:color w:val="auto"/>
        </w:rPr>
        <w:t xml:space="preserve"> t</w:t>
      </w:r>
      <w:r w:rsidRPr="00882745">
        <w:rPr>
          <w:color w:val="auto"/>
        </w:rPr>
        <w:t xml:space="preserve">he </w:t>
      </w:r>
      <w:r w:rsidR="001161B7" w:rsidRPr="00882745">
        <w:rPr>
          <w:color w:val="auto"/>
        </w:rPr>
        <w:t>average</w:t>
      </w:r>
      <w:r w:rsidRPr="00882745">
        <w:rPr>
          <w:color w:val="auto"/>
        </w:rPr>
        <w:t xml:space="preserve"> length </w:t>
      </w:r>
      <w:r w:rsidR="001161B7" w:rsidRPr="00882745">
        <w:rPr>
          <w:color w:val="auto"/>
        </w:rPr>
        <w:t xml:space="preserve">of HIFU ablations </w:t>
      </w:r>
      <w:r w:rsidRPr="00882745">
        <w:rPr>
          <w:color w:val="auto"/>
        </w:rPr>
        <w:t xml:space="preserve">was 28.9 ± 4.6 mm and the </w:t>
      </w:r>
      <w:r w:rsidR="001161B7" w:rsidRPr="00882745">
        <w:rPr>
          <w:color w:val="auto"/>
        </w:rPr>
        <w:t>average</w:t>
      </w:r>
      <w:r w:rsidRPr="00882745">
        <w:rPr>
          <w:color w:val="auto"/>
        </w:rPr>
        <w:t xml:space="preserve"> superior width was 23.9 ± 3.8 mm. </w:t>
      </w:r>
      <w:r w:rsidR="00894268" w:rsidRPr="00882745">
        <w:rPr>
          <w:b/>
          <w:color w:val="auto"/>
        </w:rPr>
        <w:t>Figure 4b</w:t>
      </w:r>
      <w:r w:rsidR="001161B7" w:rsidRPr="00882745">
        <w:rPr>
          <w:color w:val="auto"/>
        </w:rPr>
        <w:t xml:space="preserve"> shows t</w:t>
      </w:r>
      <w:r w:rsidRPr="00882745">
        <w:rPr>
          <w:color w:val="auto"/>
        </w:rPr>
        <w:t xml:space="preserve">he rank correlation coefficient </w:t>
      </w:r>
      <w:r w:rsidR="001161B7" w:rsidRPr="00882745">
        <w:rPr>
          <w:color w:val="auto"/>
        </w:rPr>
        <w:t>(</w:t>
      </w:r>
      <w:r w:rsidR="001161B7" w:rsidRPr="00F8132A">
        <w:rPr>
          <w:i/>
          <w:color w:val="auto"/>
        </w:rPr>
        <w:t>r</w:t>
      </w:r>
      <w:r w:rsidR="00E9138C">
        <w:rPr>
          <w:color w:val="auto"/>
        </w:rPr>
        <w:t xml:space="preserve"> </w:t>
      </w:r>
      <w:r w:rsidR="001161B7" w:rsidRPr="00882745">
        <w:rPr>
          <w:color w:val="auto"/>
        </w:rPr>
        <w:t>=</w:t>
      </w:r>
      <w:r w:rsidR="00E9138C">
        <w:rPr>
          <w:color w:val="auto"/>
        </w:rPr>
        <w:t xml:space="preserve"> </w:t>
      </w:r>
      <w:r w:rsidR="001161B7" w:rsidRPr="00882745">
        <w:rPr>
          <w:color w:val="auto"/>
        </w:rPr>
        <w:t xml:space="preserve">0.88; </w:t>
      </w:r>
      <w:r w:rsidR="001161B7" w:rsidRPr="00F8132A">
        <w:rPr>
          <w:i/>
          <w:color w:val="auto"/>
        </w:rPr>
        <w:t>p</w:t>
      </w:r>
      <w:r w:rsidR="00E9138C">
        <w:rPr>
          <w:color w:val="auto"/>
        </w:rPr>
        <w:t xml:space="preserve"> </w:t>
      </w:r>
      <w:r w:rsidR="001161B7" w:rsidRPr="00882745">
        <w:rPr>
          <w:color w:val="auto"/>
        </w:rPr>
        <w:t>&lt;</w:t>
      </w:r>
      <w:r w:rsidR="00E9138C">
        <w:rPr>
          <w:color w:val="auto"/>
        </w:rPr>
        <w:t xml:space="preserve"> </w:t>
      </w:r>
      <w:r w:rsidR="001161B7" w:rsidRPr="00882745">
        <w:rPr>
          <w:color w:val="auto"/>
        </w:rPr>
        <w:t xml:space="preserve">0.001; 95% CI, 0.82 to 0.91) </w:t>
      </w:r>
      <w:r w:rsidR="008F6A5E" w:rsidRPr="00882745">
        <w:rPr>
          <w:color w:val="auto"/>
        </w:rPr>
        <w:t>between macroscopic measurements and measurements performed using ultrasound images.</w:t>
      </w:r>
    </w:p>
    <w:p w14:paraId="27DCA8E6" w14:textId="77777777" w:rsidR="004109D7" w:rsidRPr="00882745" w:rsidRDefault="004109D7" w:rsidP="00894268">
      <w:pPr>
        <w:widowControl/>
        <w:rPr>
          <w:color w:val="FF0000"/>
        </w:rPr>
      </w:pPr>
    </w:p>
    <w:p w14:paraId="2F5192FD" w14:textId="6C1B7D66" w:rsidR="00310C2A" w:rsidRPr="00882745" w:rsidRDefault="00894268" w:rsidP="00894268">
      <w:pPr>
        <w:widowControl/>
        <w:rPr>
          <w:color w:val="auto"/>
        </w:rPr>
      </w:pPr>
      <w:r w:rsidRPr="00882745">
        <w:rPr>
          <w:b/>
          <w:color w:val="auto"/>
        </w:rPr>
        <w:t>Figure 7</w:t>
      </w:r>
      <w:r w:rsidR="00310C2A" w:rsidRPr="00882745">
        <w:rPr>
          <w:color w:val="auto"/>
        </w:rPr>
        <w:t xml:space="preserve"> </w:t>
      </w:r>
      <w:r w:rsidR="00DC6E72" w:rsidRPr="00882745">
        <w:rPr>
          <w:color w:val="auto"/>
        </w:rPr>
        <w:t>shows</w:t>
      </w:r>
      <w:r w:rsidR="00310C2A" w:rsidRPr="00882745">
        <w:rPr>
          <w:color w:val="auto"/>
        </w:rPr>
        <w:t xml:space="preserve"> the capability of the imaging system to</w:t>
      </w:r>
      <w:r w:rsidR="003037D6" w:rsidRPr="00882745">
        <w:rPr>
          <w:color w:val="auto"/>
        </w:rPr>
        <w:t xml:space="preserve"> visualize metastases. </w:t>
      </w:r>
      <w:r w:rsidR="003037D6" w:rsidRPr="00F8132A">
        <w:rPr>
          <w:b/>
          <w:color w:val="auto"/>
        </w:rPr>
        <w:t xml:space="preserve">Figures </w:t>
      </w:r>
      <w:r w:rsidR="006202DD" w:rsidRPr="00F8132A">
        <w:rPr>
          <w:b/>
          <w:color w:val="auto"/>
        </w:rPr>
        <w:t>7a</w:t>
      </w:r>
      <w:r w:rsidR="006202DD" w:rsidRPr="00882745">
        <w:rPr>
          <w:color w:val="auto"/>
        </w:rPr>
        <w:t xml:space="preserve"> and</w:t>
      </w:r>
      <w:r w:rsidR="006202DD" w:rsidRPr="00F8132A">
        <w:rPr>
          <w:b/>
          <w:color w:val="auto"/>
        </w:rPr>
        <w:t xml:space="preserve"> 7</w:t>
      </w:r>
      <w:r w:rsidR="00310C2A" w:rsidRPr="00F8132A">
        <w:rPr>
          <w:b/>
          <w:color w:val="auto"/>
        </w:rPr>
        <w:t>c</w:t>
      </w:r>
      <w:r w:rsidR="00310C2A" w:rsidRPr="00882745">
        <w:rPr>
          <w:color w:val="auto"/>
        </w:rPr>
        <w:t xml:space="preserve"> show examples of two metastases imaged using the ultrasound imaging probe integrated </w:t>
      </w:r>
      <w:r w:rsidR="00690A8D">
        <w:rPr>
          <w:color w:val="auto"/>
        </w:rPr>
        <w:t>with</w:t>
      </w:r>
      <w:r w:rsidR="00310C2A" w:rsidRPr="00882745">
        <w:rPr>
          <w:color w:val="auto"/>
        </w:rPr>
        <w:t xml:space="preserve"> the HIFU device. </w:t>
      </w:r>
      <w:r w:rsidRPr="00882745">
        <w:rPr>
          <w:b/>
          <w:color w:val="auto"/>
        </w:rPr>
        <w:t>Figure</w:t>
      </w:r>
      <w:r w:rsidR="00E9138C">
        <w:rPr>
          <w:b/>
          <w:color w:val="auto"/>
        </w:rPr>
        <w:t>s</w:t>
      </w:r>
      <w:r w:rsidRPr="00882745">
        <w:rPr>
          <w:b/>
          <w:color w:val="auto"/>
        </w:rPr>
        <w:t xml:space="preserve"> 7b</w:t>
      </w:r>
      <w:r w:rsidR="006202DD" w:rsidRPr="00882745">
        <w:rPr>
          <w:color w:val="auto"/>
        </w:rPr>
        <w:t xml:space="preserve"> and </w:t>
      </w:r>
      <w:r w:rsidR="006202DD" w:rsidRPr="00F8132A">
        <w:rPr>
          <w:b/>
          <w:color w:val="auto"/>
        </w:rPr>
        <w:t>7</w:t>
      </w:r>
      <w:r w:rsidR="00310C2A" w:rsidRPr="00F8132A">
        <w:rPr>
          <w:b/>
          <w:color w:val="auto"/>
        </w:rPr>
        <w:t>d</w:t>
      </w:r>
      <w:r w:rsidR="00310C2A" w:rsidRPr="00882745">
        <w:rPr>
          <w:color w:val="auto"/>
        </w:rPr>
        <w:t xml:space="preserve"> show the corresponding metastases observed on gross pathology after surgery.</w:t>
      </w:r>
      <w:r w:rsidR="003D77D9" w:rsidRPr="00882745">
        <w:rPr>
          <w:color w:val="auto"/>
        </w:rPr>
        <w:t xml:space="preserve"> The HIFU focal region was superimposed on the sonogram and displayed in the user interface, making it possible to place the location of the a</w:t>
      </w:r>
      <w:r w:rsidR="006202DD" w:rsidRPr="00882745">
        <w:rPr>
          <w:color w:val="auto"/>
        </w:rPr>
        <w:t>blation with precision (</w:t>
      </w:r>
      <w:r w:rsidRPr="00882745">
        <w:rPr>
          <w:b/>
          <w:color w:val="auto"/>
        </w:rPr>
        <w:t>Figure 7a</w:t>
      </w:r>
      <w:r w:rsidR="003D77D9" w:rsidRPr="00882745">
        <w:rPr>
          <w:color w:val="auto"/>
        </w:rPr>
        <w:t xml:space="preserve">). </w:t>
      </w:r>
    </w:p>
    <w:p w14:paraId="587A3679" w14:textId="77777777" w:rsidR="00D3089D" w:rsidRPr="00882745" w:rsidRDefault="00D3089D" w:rsidP="00894268">
      <w:pPr>
        <w:widowControl/>
      </w:pPr>
    </w:p>
    <w:p w14:paraId="51D0ED68" w14:textId="65E3975B" w:rsidR="00D3089D" w:rsidRPr="00882745" w:rsidRDefault="00D3089D" w:rsidP="00894268">
      <w:pPr>
        <w:widowControl/>
      </w:pPr>
      <w:r w:rsidRPr="00882745">
        <w:t xml:space="preserve">As illustrated in </w:t>
      </w:r>
      <w:r w:rsidR="00894268" w:rsidRPr="00882745">
        <w:rPr>
          <w:b/>
        </w:rPr>
        <w:t>Figure 8</w:t>
      </w:r>
      <w:r w:rsidRPr="00882745">
        <w:t xml:space="preserve">, the delimitation between treated and untreated liver is very sharp (about 200 µm). There was a halo of congestive tissues around all HIFU ablations. The microscopic examination confirmed homogeneous necrosis with all HIFU ablations. Since there </w:t>
      </w:r>
      <w:r w:rsidR="00690A8D">
        <w:t>were</w:t>
      </w:r>
      <w:r w:rsidRPr="00882745">
        <w:t xml:space="preserve"> only </w:t>
      </w:r>
      <w:r w:rsidR="00EB2F4F">
        <w:t>1</w:t>
      </w:r>
      <w:r w:rsidRPr="00882745">
        <w:t xml:space="preserve"> to </w:t>
      </w:r>
      <w:r w:rsidR="00EB2F4F">
        <w:t>2</w:t>
      </w:r>
      <w:r w:rsidRPr="00882745">
        <w:t xml:space="preserve"> hours between HIFU ablation and hepatectomy, it was not possible to observe evidence of apoptosis. However</w:t>
      </w:r>
      <w:r w:rsidR="00894268" w:rsidRPr="00882745">
        <w:t>,</w:t>
      </w:r>
      <w:r w:rsidRPr="00882745">
        <w:t xml:space="preserve"> pronounced alterations in hepatocytes were observed in all HIFU ablations.</w:t>
      </w:r>
      <w:r w:rsidR="001161B7" w:rsidRPr="00882745">
        <w:t xml:space="preserve"> The microscopic analysis confirmed homogeneous ablations with all cases, </w:t>
      </w:r>
      <w:r w:rsidR="006202DD" w:rsidRPr="00882745">
        <w:t>notably around vessels (</w:t>
      </w:r>
      <w:r w:rsidR="00894268" w:rsidRPr="00882745">
        <w:rPr>
          <w:b/>
        </w:rPr>
        <w:t>Figure 8</w:t>
      </w:r>
      <w:r w:rsidR="001161B7" w:rsidRPr="00882745">
        <w:t>).</w:t>
      </w:r>
    </w:p>
    <w:p w14:paraId="726A2698" w14:textId="77777777" w:rsidR="004109D7" w:rsidRPr="00882745" w:rsidRDefault="004109D7" w:rsidP="00894268">
      <w:pPr>
        <w:widowControl/>
      </w:pPr>
    </w:p>
    <w:p w14:paraId="2153D6C8" w14:textId="390DEB5D" w:rsidR="004109D7" w:rsidRPr="00882745" w:rsidRDefault="004109D7" w:rsidP="00894268">
      <w:pPr>
        <w:pStyle w:val="NormalWeb"/>
        <w:widowControl/>
        <w:spacing w:before="0" w:beforeAutospacing="0" w:after="0" w:afterAutospacing="0"/>
        <w:rPr>
          <w:b/>
        </w:rPr>
      </w:pPr>
      <w:r w:rsidRPr="00882745">
        <w:rPr>
          <w:b/>
        </w:rPr>
        <w:t xml:space="preserve">FIGURE AND TABLE LEGENDS: </w:t>
      </w:r>
    </w:p>
    <w:p w14:paraId="660B210E" w14:textId="77777777" w:rsidR="004109D7" w:rsidRPr="00882745" w:rsidRDefault="004109D7" w:rsidP="00894268">
      <w:pPr>
        <w:pStyle w:val="NormalWeb"/>
        <w:widowControl/>
        <w:spacing w:before="0" w:beforeAutospacing="0" w:after="0" w:afterAutospacing="0"/>
        <w:rPr>
          <w:b/>
        </w:rPr>
      </w:pPr>
    </w:p>
    <w:p w14:paraId="0924E971" w14:textId="5F5679D2" w:rsidR="004109D7" w:rsidRPr="00882745" w:rsidRDefault="00894268" w:rsidP="00894268">
      <w:pPr>
        <w:widowControl/>
        <w:rPr>
          <w:color w:val="auto"/>
        </w:rPr>
      </w:pPr>
      <w:r w:rsidRPr="00882745">
        <w:rPr>
          <w:b/>
          <w:color w:val="auto"/>
        </w:rPr>
        <w:t>Figure 1</w:t>
      </w:r>
      <w:r w:rsidR="004109D7" w:rsidRPr="00882745">
        <w:rPr>
          <w:b/>
          <w:color w:val="auto"/>
        </w:rPr>
        <w:t>: Preparation of the HIFU device.</w:t>
      </w:r>
      <w:r w:rsidR="00EB2F4F">
        <w:rPr>
          <w:b/>
          <w:color w:val="auto"/>
        </w:rPr>
        <w:t xml:space="preserve"> </w:t>
      </w:r>
      <w:r w:rsidR="004109D7" w:rsidRPr="00882745">
        <w:rPr>
          <w:color w:val="auto"/>
        </w:rPr>
        <w:t>The HIFU device was prepared by covering the sterilized HIFU probe with a sterile envelope containing an ultrasound coupling liquid. (</w:t>
      </w:r>
      <w:r w:rsidR="004109D7" w:rsidRPr="00F8132A">
        <w:rPr>
          <w:b/>
          <w:color w:val="auto"/>
        </w:rPr>
        <w:t>a</w:t>
      </w:r>
      <w:r w:rsidR="004109D7" w:rsidRPr="00882745">
        <w:rPr>
          <w:color w:val="auto"/>
        </w:rPr>
        <w:t xml:space="preserve">) </w:t>
      </w:r>
      <w:r w:rsidR="00EB2F4F">
        <w:rPr>
          <w:color w:val="auto"/>
        </w:rPr>
        <w:t xml:space="preserve">This panel shows the </w:t>
      </w:r>
      <w:r w:rsidR="004109D7" w:rsidRPr="00882745">
        <w:rPr>
          <w:color w:val="auto"/>
        </w:rPr>
        <w:t>HIFU transducer covered with a sterile envelope. (</w:t>
      </w:r>
      <w:r w:rsidR="004109D7" w:rsidRPr="00F8132A">
        <w:rPr>
          <w:b/>
          <w:color w:val="auto"/>
        </w:rPr>
        <w:t>b</w:t>
      </w:r>
      <w:r w:rsidR="004109D7" w:rsidRPr="00882745">
        <w:rPr>
          <w:color w:val="auto"/>
        </w:rPr>
        <w:t xml:space="preserve">) </w:t>
      </w:r>
      <w:r w:rsidR="00EB2F4F">
        <w:rPr>
          <w:color w:val="auto"/>
        </w:rPr>
        <w:t>This panel shows the t</w:t>
      </w:r>
      <w:r w:rsidR="004109D7" w:rsidRPr="00882745">
        <w:rPr>
          <w:color w:val="auto"/>
        </w:rPr>
        <w:t>ube for the cooling circuit. (</w:t>
      </w:r>
      <w:r w:rsidR="004109D7" w:rsidRPr="00F8132A">
        <w:rPr>
          <w:b/>
          <w:color w:val="auto"/>
        </w:rPr>
        <w:t>c</w:t>
      </w:r>
      <w:r w:rsidR="004109D7" w:rsidRPr="00882745">
        <w:rPr>
          <w:color w:val="auto"/>
        </w:rPr>
        <w:t xml:space="preserve">) </w:t>
      </w:r>
      <w:r w:rsidR="00EB2F4F">
        <w:rPr>
          <w:color w:val="auto"/>
        </w:rPr>
        <w:t>This panel shows the c</w:t>
      </w:r>
      <w:r w:rsidR="004109D7" w:rsidRPr="00882745">
        <w:rPr>
          <w:color w:val="auto"/>
        </w:rPr>
        <w:t>onnector for the electrical power. (</w:t>
      </w:r>
      <w:r w:rsidR="004109D7" w:rsidRPr="00F8132A">
        <w:rPr>
          <w:b/>
          <w:color w:val="auto"/>
        </w:rPr>
        <w:t>d</w:t>
      </w:r>
      <w:r w:rsidR="004109D7" w:rsidRPr="00882745">
        <w:rPr>
          <w:color w:val="auto"/>
        </w:rPr>
        <w:t xml:space="preserve">) </w:t>
      </w:r>
      <w:r w:rsidR="00EB2F4F">
        <w:rPr>
          <w:color w:val="auto"/>
        </w:rPr>
        <w:t>This panel shows the c</w:t>
      </w:r>
      <w:r w:rsidR="004109D7" w:rsidRPr="00882745">
        <w:rPr>
          <w:color w:val="auto"/>
        </w:rPr>
        <w:t>onnector for the ultrasound imaging probe.</w:t>
      </w:r>
    </w:p>
    <w:p w14:paraId="681C4161" w14:textId="77777777" w:rsidR="004109D7" w:rsidRPr="00882745" w:rsidRDefault="004109D7" w:rsidP="00894268">
      <w:pPr>
        <w:widowControl/>
        <w:rPr>
          <w:color w:val="auto"/>
        </w:rPr>
      </w:pPr>
    </w:p>
    <w:p w14:paraId="230275D6" w14:textId="138C4AF4" w:rsidR="004109D7" w:rsidRPr="00882745" w:rsidRDefault="00894268" w:rsidP="00894268">
      <w:pPr>
        <w:widowControl/>
        <w:rPr>
          <w:color w:val="auto"/>
        </w:rPr>
      </w:pPr>
      <w:r w:rsidRPr="00882745">
        <w:rPr>
          <w:b/>
          <w:color w:val="auto"/>
        </w:rPr>
        <w:t>Figure 2</w:t>
      </w:r>
      <w:r w:rsidR="004109D7" w:rsidRPr="00882745">
        <w:rPr>
          <w:b/>
          <w:color w:val="auto"/>
        </w:rPr>
        <w:t>: Use of the HIFU probe.</w:t>
      </w:r>
      <w:r w:rsidR="00EB2F4F">
        <w:rPr>
          <w:b/>
          <w:color w:val="auto"/>
        </w:rPr>
        <w:t xml:space="preserve"> </w:t>
      </w:r>
      <w:r w:rsidR="004109D7" w:rsidRPr="00882745">
        <w:rPr>
          <w:color w:val="auto"/>
        </w:rPr>
        <w:t xml:space="preserve">The HIFU probe </w:t>
      </w:r>
      <w:proofErr w:type="gramStart"/>
      <w:r w:rsidR="004109D7" w:rsidRPr="00882745">
        <w:rPr>
          <w:color w:val="auto"/>
        </w:rPr>
        <w:t>was held</w:t>
      </w:r>
      <w:proofErr w:type="gramEnd"/>
      <w:r w:rsidR="004109D7" w:rsidRPr="00882745">
        <w:rPr>
          <w:color w:val="auto"/>
        </w:rPr>
        <w:t xml:space="preserve"> by hand and brought into contact with the liver surface. (</w:t>
      </w:r>
      <w:r w:rsidR="004109D7" w:rsidRPr="00F8132A">
        <w:rPr>
          <w:b/>
          <w:color w:val="auto"/>
        </w:rPr>
        <w:t>a</w:t>
      </w:r>
      <w:r w:rsidR="004109D7" w:rsidRPr="00882745">
        <w:rPr>
          <w:color w:val="auto"/>
        </w:rPr>
        <w:t xml:space="preserve">) </w:t>
      </w:r>
      <w:r w:rsidR="00EB2F4F">
        <w:rPr>
          <w:color w:val="auto"/>
        </w:rPr>
        <w:t xml:space="preserve">This panel shows the </w:t>
      </w:r>
      <w:r w:rsidR="004109D7" w:rsidRPr="00882745">
        <w:rPr>
          <w:color w:val="auto"/>
        </w:rPr>
        <w:t>HIFU probe. (</w:t>
      </w:r>
      <w:r w:rsidR="004109D7" w:rsidRPr="00F8132A">
        <w:rPr>
          <w:b/>
          <w:color w:val="auto"/>
        </w:rPr>
        <w:t>b</w:t>
      </w:r>
      <w:r w:rsidR="004109D7" w:rsidRPr="00882745">
        <w:rPr>
          <w:color w:val="auto"/>
        </w:rPr>
        <w:t>) The position of the HIFU probe at the time of ablation was marked on the liver.</w:t>
      </w:r>
    </w:p>
    <w:p w14:paraId="306F689C" w14:textId="77777777" w:rsidR="004109D7" w:rsidRPr="00882745" w:rsidRDefault="004109D7" w:rsidP="00894268">
      <w:pPr>
        <w:widowControl/>
        <w:rPr>
          <w:color w:val="auto"/>
        </w:rPr>
      </w:pPr>
    </w:p>
    <w:p w14:paraId="3811E2A8" w14:textId="08242811" w:rsidR="004109D7" w:rsidRPr="00882745" w:rsidRDefault="00894268" w:rsidP="00894268">
      <w:pPr>
        <w:widowControl/>
        <w:rPr>
          <w:color w:val="auto"/>
        </w:rPr>
      </w:pPr>
      <w:r w:rsidRPr="00882745">
        <w:rPr>
          <w:b/>
          <w:color w:val="auto"/>
        </w:rPr>
        <w:t>Figure 3</w:t>
      </w:r>
      <w:r w:rsidR="004109D7" w:rsidRPr="00882745">
        <w:rPr>
          <w:b/>
          <w:color w:val="auto"/>
        </w:rPr>
        <w:t>: Targeting process.</w:t>
      </w:r>
      <w:r w:rsidR="00EB2F4F">
        <w:rPr>
          <w:b/>
          <w:color w:val="auto"/>
        </w:rPr>
        <w:t xml:space="preserve"> </w:t>
      </w:r>
      <w:r w:rsidR="004109D7" w:rsidRPr="00882745">
        <w:rPr>
          <w:color w:val="auto"/>
        </w:rPr>
        <w:t>(</w:t>
      </w:r>
      <w:r w:rsidR="004109D7" w:rsidRPr="00F8132A">
        <w:rPr>
          <w:b/>
          <w:color w:val="auto"/>
        </w:rPr>
        <w:t>a</w:t>
      </w:r>
      <w:r w:rsidR="004109D7" w:rsidRPr="00882745">
        <w:rPr>
          <w:color w:val="auto"/>
        </w:rPr>
        <w:t>) The user interface displayed the position of the HIFU focal region superimposed on the sonogram, making it possible to place the location of the ablation in the tissues. (</w:t>
      </w:r>
      <w:r w:rsidR="004109D7" w:rsidRPr="00F8132A">
        <w:rPr>
          <w:b/>
          <w:color w:val="auto"/>
        </w:rPr>
        <w:t>b</w:t>
      </w:r>
      <w:r w:rsidR="004109D7" w:rsidRPr="00882745">
        <w:rPr>
          <w:color w:val="auto"/>
        </w:rPr>
        <w:t>) Immediately after the HIFU exposure, a cloud of ebullition appeared momentarily (</w:t>
      </w:r>
      <w:r w:rsidR="00EB2F4F">
        <w:rPr>
          <w:color w:val="auto"/>
        </w:rPr>
        <w:t xml:space="preserve">for </w:t>
      </w:r>
      <w:r w:rsidR="004109D7" w:rsidRPr="00882745">
        <w:rPr>
          <w:color w:val="auto"/>
        </w:rPr>
        <w:t>approximately 1 min</w:t>
      </w:r>
      <w:r w:rsidR="00EB2F4F">
        <w:rPr>
          <w:color w:val="auto"/>
        </w:rPr>
        <w:t>ute</w:t>
      </w:r>
      <w:r w:rsidR="004109D7" w:rsidRPr="00882745">
        <w:rPr>
          <w:color w:val="auto"/>
        </w:rPr>
        <w:t>) at the location of the lesion.</w:t>
      </w:r>
    </w:p>
    <w:p w14:paraId="213127C4" w14:textId="77777777" w:rsidR="004109D7" w:rsidRPr="00882745" w:rsidRDefault="004109D7" w:rsidP="00894268">
      <w:pPr>
        <w:widowControl/>
        <w:rPr>
          <w:color w:val="auto"/>
        </w:rPr>
      </w:pPr>
    </w:p>
    <w:p w14:paraId="2D5B0CE8" w14:textId="6E21DB35" w:rsidR="004109D7" w:rsidRPr="00882745" w:rsidRDefault="00894268" w:rsidP="00894268">
      <w:pPr>
        <w:widowControl/>
        <w:rPr>
          <w:color w:val="auto"/>
        </w:rPr>
      </w:pPr>
      <w:r w:rsidRPr="00882745">
        <w:rPr>
          <w:b/>
          <w:color w:val="auto"/>
        </w:rPr>
        <w:t>Figure 4</w:t>
      </w:r>
      <w:r w:rsidR="004109D7" w:rsidRPr="00882745">
        <w:rPr>
          <w:b/>
          <w:color w:val="auto"/>
        </w:rPr>
        <w:t>: Monitoring</w:t>
      </w:r>
      <w:r w:rsidR="00EB2F4F">
        <w:rPr>
          <w:b/>
          <w:color w:val="auto"/>
        </w:rPr>
        <w:t xml:space="preserve">. </w:t>
      </w:r>
      <w:r w:rsidR="004109D7" w:rsidRPr="00882745">
        <w:rPr>
          <w:color w:val="auto"/>
        </w:rPr>
        <w:t xml:space="preserve">After boiling, the single lesion appeared on </w:t>
      </w:r>
      <w:r w:rsidR="00EB2F4F">
        <w:rPr>
          <w:color w:val="auto"/>
        </w:rPr>
        <w:t xml:space="preserve">the </w:t>
      </w:r>
      <w:r w:rsidR="004109D7" w:rsidRPr="00882745">
        <w:rPr>
          <w:color w:val="auto"/>
        </w:rPr>
        <w:t>sonogram as a hyperechoic zone at its center and a hypoechoic zone at its boundaries.</w:t>
      </w:r>
    </w:p>
    <w:p w14:paraId="190AEAB0" w14:textId="77777777" w:rsidR="004109D7" w:rsidRPr="00882745" w:rsidRDefault="004109D7" w:rsidP="00894268">
      <w:pPr>
        <w:widowControl/>
        <w:rPr>
          <w:color w:val="auto"/>
        </w:rPr>
      </w:pPr>
    </w:p>
    <w:p w14:paraId="15939CBD" w14:textId="20463EA8" w:rsidR="004109D7" w:rsidRPr="00882745" w:rsidRDefault="00894268" w:rsidP="00894268">
      <w:pPr>
        <w:widowControl/>
        <w:rPr>
          <w:color w:val="auto"/>
        </w:rPr>
      </w:pPr>
      <w:r w:rsidRPr="00882745">
        <w:rPr>
          <w:b/>
          <w:color w:val="auto"/>
        </w:rPr>
        <w:t>Figure 5</w:t>
      </w:r>
      <w:r w:rsidR="004109D7" w:rsidRPr="00882745">
        <w:rPr>
          <w:b/>
          <w:color w:val="auto"/>
        </w:rPr>
        <w:t>: Macroscopic visualization of two HIFU ablations.</w:t>
      </w:r>
      <w:r w:rsidR="00EB2F4F">
        <w:rPr>
          <w:b/>
          <w:color w:val="auto"/>
        </w:rPr>
        <w:t xml:space="preserve"> </w:t>
      </w:r>
      <w:r w:rsidR="004109D7" w:rsidRPr="00882745">
        <w:rPr>
          <w:color w:val="auto"/>
        </w:rPr>
        <w:t>HIFU ablations were clearly visible by gross pathology. (</w:t>
      </w:r>
      <w:r w:rsidR="004109D7" w:rsidRPr="00F8132A">
        <w:rPr>
          <w:b/>
          <w:color w:val="auto"/>
        </w:rPr>
        <w:t>a</w:t>
      </w:r>
      <w:r w:rsidR="004109D7" w:rsidRPr="00882745">
        <w:rPr>
          <w:color w:val="auto"/>
        </w:rPr>
        <w:t xml:space="preserve">) </w:t>
      </w:r>
      <w:r w:rsidR="00EB2F4F">
        <w:rPr>
          <w:color w:val="auto"/>
        </w:rPr>
        <w:t>This panel shows a t</w:t>
      </w:r>
      <w:r w:rsidR="004109D7" w:rsidRPr="00882745">
        <w:rPr>
          <w:color w:val="auto"/>
        </w:rPr>
        <w:t>ypical HIFU ablation. (</w:t>
      </w:r>
      <w:r w:rsidR="004109D7" w:rsidRPr="00F8132A">
        <w:rPr>
          <w:b/>
          <w:color w:val="auto"/>
        </w:rPr>
        <w:t>b</w:t>
      </w:r>
      <w:r w:rsidR="004109D7" w:rsidRPr="00882745">
        <w:rPr>
          <w:color w:val="auto"/>
        </w:rPr>
        <w:t xml:space="preserve">) </w:t>
      </w:r>
      <w:r w:rsidR="00EB2F4F">
        <w:rPr>
          <w:color w:val="auto"/>
        </w:rPr>
        <w:t>This panel shows an e</w:t>
      </w:r>
      <w:r w:rsidR="004109D7" w:rsidRPr="00882745">
        <w:rPr>
          <w:color w:val="auto"/>
        </w:rPr>
        <w:t xml:space="preserve">xample of a HIFU lesion created during step 1 of phase </w:t>
      </w:r>
      <w:proofErr w:type="spellStart"/>
      <w:r w:rsidR="004109D7" w:rsidRPr="00882745">
        <w:rPr>
          <w:color w:val="auto"/>
        </w:rPr>
        <w:t>IIa</w:t>
      </w:r>
      <w:proofErr w:type="spellEnd"/>
      <w:r w:rsidR="004109D7" w:rsidRPr="00882745">
        <w:rPr>
          <w:color w:val="auto"/>
        </w:rPr>
        <w:t>. The aim was to target the metallic marker. The shape and homogeneity of the ablation were not altered by the presence of hepatic veins.</w:t>
      </w:r>
    </w:p>
    <w:p w14:paraId="5AF0CC6F" w14:textId="77777777" w:rsidR="004109D7" w:rsidRPr="00882745" w:rsidRDefault="004109D7" w:rsidP="00894268">
      <w:pPr>
        <w:widowControl/>
        <w:rPr>
          <w:color w:val="auto"/>
        </w:rPr>
      </w:pPr>
    </w:p>
    <w:p w14:paraId="1260BE2F" w14:textId="41DE7C3D" w:rsidR="007E27AE" w:rsidRPr="00882745" w:rsidRDefault="00894268" w:rsidP="00894268">
      <w:pPr>
        <w:widowControl/>
        <w:rPr>
          <w:color w:val="auto"/>
        </w:rPr>
      </w:pPr>
      <w:r w:rsidRPr="00882745">
        <w:rPr>
          <w:b/>
          <w:color w:val="auto"/>
        </w:rPr>
        <w:t>Figure 6</w:t>
      </w:r>
      <w:r w:rsidR="007E27AE" w:rsidRPr="00882745">
        <w:rPr>
          <w:b/>
          <w:color w:val="auto"/>
        </w:rPr>
        <w:t xml:space="preserve">: Macroscopic visualization of </w:t>
      </w:r>
      <w:r w:rsidR="006202DD" w:rsidRPr="00882745">
        <w:rPr>
          <w:b/>
          <w:color w:val="auto"/>
        </w:rPr>
        <w:t>a HIFU ablation</w:t>
      </w:r>
      <w:r w:rsidR="007E27AE" w:rsidRPr="00882745">
        <w:rPr>
          <w:b/>
          <w:color w:val="auto"/>
        </w:rPr>
        <w:t xml:space="preserve"> created in phase </w:t>
      </w:r>
      <w:proofErr w:type="spellStart"/>
      <w:r w:rsidR="007E27AE" w:rsidRPr="00882745">
        <w:rPr>
          <w:b/>
          <w:color w:val="auto"/>
        </w:rPr>
        <w:t>IIa</w:t>
      </w:r>
      <w:proofErr w:type="spellEnd"/>
      <w:r w:rsidR="007E27AE" w:rsidRPr="00882745">
        <w:rPr>
          <w:b/>
          <w:color w:val="auto"/>
        </w:rPr>
        <w:t>.</w:t>
      </w:r>
      <w:r w:rsidR="00EB2F4F">
        <w:rPr>
          <w:b/>
          <w:color w:val="auto"/>
        </w:rPr>
        <w:t xml:space="preserve"> </w:t>
      </w:r>
      <w:r w:rsidR="007E27AE" w:rsidRPr="00882745">
        <w:rPr>
          <w:color w:val="auto"/>
        </w:rPr>
        <w:t>In one case</w:t>
      </w:r>
      <w:r w:rsidR="00EB2F4F">
        <w:rPr>
          <w:color w:val="auto"/>
        </w:rPr>
        <w:t>,</w:t>
      </w:r>
      <w:r w:rsidR="007E27AE" w:rsidRPr="00882745">
        <w:rPr>
          <w:color w:val="auto"/>
        </w:rPr>
        <w:t xml:space="preserve"> the metallic mark</w:t>
      </w:r>
      <w:r w:rsidRPr="00882745">
        <w:rPr>
          <w:color w:val="auto"/>
        </w:rPr>
        <w:t>er</w:t>
      </w:r>
      <w:r w:rsidR="007E27AE" w:rsidRPr="00882745">
        <w:rPr>
          <w:color w:val="auto"/>
        </w:rPr>
        <w:t xml:space="preserve"> had not </w:t>
      </w:r>
      <w:proofErr w:type="gramStart"/>
      <w:r w:rsidR="007E27AE" w:rsidRPr="00882745">
        <w:rPr>
          <w:color w:val="auto"/>
        </w:rPr>
        <w:t>been included</w:t>
      </w:r>
      <w:proofErr w:type="gramEnd"/>
      <w:r w:rsidR="007E27AE" w:rsidRPr="00882745">
        <w:rPr>
          <w:color w:val="auto"/>
        </w:rPr>
        <w:t xml:space="preserve"> in the HIFU. After reviewing the record of the procedure</w:t>
      </w:r>
      <w:r w:rsidR="00EB2F4F">
        <w:rPr>
          <w:color w:val="auto"/>
        </w:rPr>
        <w:t>,</w:t>
      </w:r>
      <w:r w:rsidR="007E27AE" w:rsidRPr="00882745">
        <w:rPr>
          <w:color w:val="auto"/>
        </w:rPr>
        <w:t xml:space="preserve"> it was established that a </w:t>
      </w:r>
      <w:proofErr w:type="spellStart"/>
      <w:r w:rsidR="007E27AE" w:rsidRPr="00882745">
        <w:rPr>
          <w:color w:val="auto"/>
        </w:rPr>
        <w:t>Glissonian</w:t>
      </w:r>
      <w:proofErr w:type="spellEnd"/>
      <w:r w:rsidR="007E27AE" w:rsidRPr="00882745">
        <w:rPr>
          <w:color w:val="auto"/>
        </w:rPr>
        <w:t xml:space="preserve"> pedicle was confused with the metallic mark</w:t>
      </w:r>
      <w:r w:rsidRPr="00882745">
        <w:rPr>
          <w:color w:val="auto"/>
        </w:rPr>
        <w:t>er</w:t>
      </w:r>
      <w:r w:rsidR="007E27AE" w:rsidRPr="00882745">
        <w:rPr>
          <w:color w:val="auto"/>
        </w:rPr>
        <w:t>.</w:t>
      </w:r>
    </w:p>
    <w:p w14:paraId="4BA6FB5E" w14:textId="77777777" w:rsidR="007E27AE" w:rsidRPr="00882745" w:rsidRDefault="007E27AE" w:rsidP="00894268">
      <w:pPr>
        <w:widowControl/>
        <w:rPr>
          <w:color w:val="auto"/>
        </w:rPr>
      </w:pPr>
    </w:p>
    <w:p w14:paraId="39FC70FA" w14:textId="2FE2F73D" w:rsidR="004109D7" w:rsidRPr="00882745" w:rsidRDefault="006202DD" w:rsidP="00894268">
      <w:pPr>
        <w:widowControl/>
        <w:rPr>
          <w:color w:val="auto"/>
        </w:rPr>
      </w:pPr>
      <w:r w:rsidRPr="00882745">
        <w:rPr>
          <w:b/>
          <w:color w:val="auto"/>
        </w:rPr>
        <w:t>Figures 7</w:t>
      </w:r>
      <w:r w:rsidR="004109D7" w:rsidRPr="00882745">
        <w:rPr>
          <w:b/>
          <w:color w:val="auto"/>
        </w:rPr>
        <w:t>: Visualization of metastases using the integrated ultrasound imaging probe.</w:t>
      </w:r>
      <w:r w:rsidR="00EB2F4F" w:rsidRPr="00F8132A">
        <w:rPr>
          <w:color w:val="auto"/>
        </w:rPr>
        <w:t xml:space="preserve"> Panels </w:t>
      </w:r>
      <w:r w:rsidR="004109D7" w:rsidRPr="00882745">
        <w:rPr>
          <w:color w:val="auto"/>
        </w:rPr>
        <w:t>(</w:t>
      </w:r>
      <w:r w:rsidR="004109D7" w:rsidRPr="00F8132A">
        <w:rPr>
          <w:b/>
          <w:color w:val="auto"/>
        </w:rPr>
        <w:t>a</w:t>
      </w:r>
      <w:r w:rsidR="004109D7" w:rsidRPr="00882745">
        <w:rPr>
          <w:color w:val="auto"/>
        </w:rPr>
        <w:t>) and (</w:t>
      </w:r>
      <w:r w:rsidR="004109D7" w:rsidRPr="00F8132A">
        <w:rPr>
          <w:b/>
          <w:color w:val="auto"/>
        </w:rPr>
        <w:t>c</w:t>
      </w:r>
      <w:r w:rsidR="004109D7" w:rsidRPr="00882745">
        <w:rPr>
          <w:color w:val="auto"/>
        </w:rPr>
        <w:t xml:space="preserve">) show examples of two metastases imaged using the ultrasound imaging probe integrated </w:t>
      </w:r>
      <w:r w:rsidR="00690A8D">
        <w:rPr>
          <w:color w:val="auto"/>
        </w:rPr>
        <w:t>with</w:t>
      </w:r>
      <w:r w:rsidR="004109D7" w:rsidRPr="00882745">
        <w:rPr>
          <w:color w:val="auto"/>
        </w:rPr>
        <w:t xml:space="preserve"> the HIFU device. </w:t>
      </w:r>
      <w:r w:rsidR="00EB2F4F">
        <w:rPr>
          <w:color w:val="auto"/>
        </w:rPr>
        <w:t xml:space="preserve">Panels </w:t>
      </w:r>
      <w:r w:rsidR="004109D7" w:rsidRPr="00882745">
        <w:rPr>
          <w:color w:val="auto"/>
        </w:rPr>
        <w:t>(</w:t>
      </w:r>
      <w:r w:rsidR="004109D7" w:rsidRPr="00F8132A">
        <w:rPr>
          <w:b/>
          <w:color w:val="auto"/>
        </w:rPr>
        <w:t>b</w:t>
      </w:r>
      <w:r w:rsidR="004109D7" w:rsidRPr="00882745">
        <w:rPr>
          <w:color w:val="auto"/>
        </w:rPr>
        <w:t>) and (</w:t>
      </w:r>
      <w:r w:rsidR="004109D7" w:rsidRPr="00F8132A">
        <w:rPr>
          <w:b/>
          <w:color w:val="auto"/>
        </w:rPr>
        <w:t>d</w:t>
      </w:r>
      <w:r w:rsidR="004109D7" w:rsidRPr="00882745">
        <w:rPr>
          <w:color w:val="auto"/>
        </w:rPr>
        <w:t>) show the corresponding metastases observed by gross pathology after surgery. (</w:t>
      </w:r>
      <w:r w:rsidR="004109D7" w:rsidRPr="00F8132A">
        <w:rPr>
          <w:b/>
          <w:color w:val="auto"/>
        </w:rPr>
        <w:t>a</w:t>
      </w:r>
      <w:r w:rsidR="004109D7" w:rsidRPr="00882745">
        <w:rPr>
          <w:color w:val="auto"/>
        </w:rPr>
        <w:t>) The user interface displayed the position of the HIFU focal region superimposed on the sonogram, making it possible to place the location of the ablation in the tissues and to visualize if the metastasis will be treated with safety margins.</w:t>
      </w:r>
    </w:p>
    <w:p w14:paraId="1FA4A8FB" w14:textId="77777777" w:rsidR="00D3089D" w:rsidRPr="00882745" w:rsidRDefault="00D3089D" w:rsidP="00894268">
      <w:pPr>
        <w:widowControl/>
        <w:rPr>
          <w:color w:val="auto"/>
        </w:rPr>
      </w:pPr>
    </w:p>
    <w:p w14:paraId="1F747CBA" w14:textId="14E057BD" w:rsidR="00D3089D" w:rsidRPr="00882745" w:rsidRDefault="006202DD" w:rsidP="00894268">
      <w:pPr>
        <w:widowControl/>
        <w:rPr>
          <w:color w:val="auto"/>
        </w:rPr>
      </w:pPr>
      <w:r w:rsidRPr="00882745">
        <w:rPr>
          <w:b/>
          <w:color w:val="auto"/>
        </w:rPr>
        <w:t>Figures 8</w:t>
      </w:r>
      <w:r w:rsidR="00D3089D" w:rsidRPr="00882745">
        <w:rPr>
          <w:b/>
          <w:color w:val="auto"/>
        </w:rPr>
        <w:t>: Histopathological examination after HIFU ablation.</w:t>
      </w:r>
      <w:r w:rsidR="00EB2F4F" w:rsidRPr="00F8132A">
        <w:rPr>
          <w:color w:val="auto"/>
        </w:rPr>
        <w:t xml:space="preserve"> This panel shows a </w:t>
      </w:r>
      <w:r w:rsidR="00EB2F4F">
        <w:rPr>
          <w:color w:val="auto"/>
        </w:rPr>
        <w:t>r</w:t>
      </w:r>
      <w:r w:rsidR="00D3089D" w:rsidRPr="00882745">
        <w:rPr>
          <w:color w:val="auto"/>
        </w:rPr>
        <w:t xml:space="preserve">epresentative liver examination using H&amp;E staining. There was a sharp demarcation between treated and untreated liver with pronounced alterations in hepatocytes. </w:t>
      </w:r>
      <w:r w:rsidR="00EB2F4F">
        <w:rPr>
          <w:color w:val="auto"/>
        </w:rPr>
        <w:t>Here, the m</w:t>
      </w:r>
      <w:r w:rsidR="00D3089D" w:rsidRPr="00882745">
        <w:rPr>
          <w:color w:val="auto"/>
        </w:rPr>
        <w:t xml:space="preserve">agnification </w:t>
      </w:r>
      <w:r w:rsidR="00EB2F4F">
        <w:rPr>
          <w:color w:val="auto"/>
        </w:rPr>
        <w:t xml:space="preserve">is </w:t>
      </w:r>
      <w:r w:rsidR="00D3089D" w:rsidRPr="00882745">
        <w:rPr>
          <w:color w:val="auto"/>
        </w:rPr>
        <w:t>200</w:t>
      </w:r>
      <w:r w:rsidR="00EB2F4F">
        <w:rPr>
          <w:color w:val="auto"/>
        </w:rPr>
        <w:t>X</w:t>
      </w:r>
      <w:r w:rsidR="00D3089D" w:rsidRPr="00882745">
        <w:rPr>
          <w:color w:val="auto"/>
        </w:rPr>
        <w:t>.</w:t>
      </w:r>
    </w:p>
    <w:p w14:paraId="6780D2EB" w14:textId="77777777" w:rsidR="00B32616" w:rsidRPr="00882745" w:rsidRDefault="00B32616" w:rsidP="00894268">
      <w:pPr>
        <w:widowControl/>
        <w:rPr>
          <w:color w:val="808080" w:themeColor="background1" w:themeShade="80"/>
        </w:rPr>
      </w:pPr>
    </w:p>
    <w:p w14:paraId="5428677F" w14:textId="77777777" w:rsidR="006305D7" w:rsidRPr="00882745" w:rsidRDefault="006305D7" w:rsidP="00894268">
      <w:pPr>
        <w:widowControl/>
        <w:rPr>
          <w:b/>
        </w:rPr>
      </w:pPr>
      <w:r w:rsidRPr="00882745">
        <w:rPr>
          <w:b/>
        </w:rPr>
        <w:t>DISCUSSION</w:t>
      </w:r>
      <w:r w:rsidRPr="00882745">
        <w:rPr>
          <w:b/>
          <w:bCs/>
        </w:rPr>
        <w:t>:</w:t>
      </w:r>
    </w:p>
    <w:p w14:paraId="2D176315" w14:textId="4CDEE532" w:rsidR="00C417C6" w:rsidRPr="00882745" w:rsidRDefault="00C417C6" w:rsidP="00894268">
      <w:pPr>
        <w:widowControl/>
        <w:rPr>
          <w:iCs/>
          <w:color w:val="auto"/>
        </w:rPr>
      </w:pPr>
      <w:r w:rsidRPr="00882745">
        <w:t>The aim of this study was to confirm the feasibility, safety</w:t>
      </w:r>
      <w:r w:rsidR="00EB2F4F">
        <w:t>,</w:t>
      </w:r>
      <w:r w:rsidRPr="00882745">
        <w:t xml:space="preserve"> and efficacy of a new intraoperative HIFU device. As </w:t>
      </w:r>
      <w:r w:rsidR="00EB2F4F">
        <w:t xml:space="preserve">this </w:t>
      </w:r>
      <w:r w:rsidRPr="00882745">
        <w:t xml:space="preserve">was </w:t>
      </w:r>
      <w:r w:rsidR="00EB2F4F">
        <w:t>its</w:t>
      </w:r>
      <w:r w:rsidRPr="00882745">
        <w:t xml:space="preserve"> first use in humans</w:t>
      </w:r>
      <w:r w:rsidR="00C02F6E" w:rsidRPr="00882745">
        <w:t>,</w:t>
      </w:r>
      <w:r w:rsidRPr="00882745">
        <w:t xml:space="preserve"> an ablate-and-resect study</w:t>
      </w:r>
      <w:r w:rsidR="00394743" w:rsidRPr="00882745">
        <w:t xml:space="preserve"> was designed</w:t>
      </w:r>
      <w:r w:rsidR="00C37362" w:rsidRPr="00882745">
        <w:t xml:space="preserve"> </w:t>
      </w:r>
      <w:proofErr w:type="gramStart"/>
      <w:r w:rsidR="00C37362" w:rsidRPr="00882745">
        <w:t>in order to</w:t>
      </w:r>
      <w:proofErr w:type="gramEnd"/>
      <w:r w:rsidR="00C37362" w:rsidRPr="00882745">
        <w:t xml:space="preserve"> verify the ability of the device to create complete ablation and accurate targeting</w:t>
      </w:r>
      <w:r w:rsidR="00A37794" w:rsidRPr="00882745">
        <w:t xml:space="preserve"> without compromising the chance of potentially curative therapy for patients</w:t>
      </w:r>
      <w:r w:rsidR="00B92FFF" w:rsidRPr="00882745">
        <w:t>.</w:t>
      </w:r>
      <w:r w:rsidR="0004521E" w:rsidRPr="00882745">
        <w:t xml:space="preserve"> </w:t>
      </w:r>
      <w:r w:rsidR="00A37794" w:rsidRPr="00882745">
        <w:t>In total</w:t>
      </w:r>
      <w:r w:rsidR="00EB2F4F">
        <w:t>,</w:t>
      </w:r>
      <w:r w:rsidR="00A37794" w:rsidRPr="00882745">
        <w:t xml:space="preserve"> 30 HIFU ablations were safely </w:t>
      </w:r>
      <w:r w:rsidR="00C854AB" w:rsidRPr="00882745">
        <w:t>created in 15 patients</w:t>
      </w:r>
      <w:r w:rsidR="00EB2F4F">
        <w:t>, each</w:t>
      </w:r>
      <w:r w:rsidR="00C854AB" w:rsidRPr="00882745">
        <w:t xml:space="preserve"> within 40 s. The average dimensions of the HIFU ablations were </w:t>
      </w:r>
      <w:r w:rsidRPr="00882745">
        <w:rPr>
          <w:iCs/>
          <w:color w:val="auto"/>
        </w:rPr>
        <w:t>27.5 x 21</w:t>
      </w:r>
      <w:r w:rsidR="00A639EE" w:rsidRPr="00882745">
        <w:rPr>
          <w:iCs/>
          <w:color w:val="auto"/>
        </w:rPr>
        <w:t>.0</w:t>
      </w:r>
      <w:r w:rsidRPr="00882745">
        <w:rPr>
          <w:iCs/>
          <w:color w:val="auto"/>
        </w:rPr>
        <w:t xml:space="preserve"> mm</w:t>
      </w:r>
      <w:r w:rsidRPr="00882745">
        <w:rPr>
          <w:iCs/>
          <w:color w:val="auto"/>
          <w:vertAlign w:val="superscript"/>
        </w:rPr>
        <w:t>2</w:t>
      </w:r>
      <w:r w:rsidRPr="00882745">
        <w:rPr>
          <w:iCs/>
          <w:color w:val="auto"/>
        </w:rPr>
        <w:t>.</w:t>
      </w:r>
      <w:r w:rsidR="00EE376B" w:rsidRPr="00882745">
        <w:rPr>
          <w:iCs/>
          <w:color w:val="auto"/>
        </w:rPr>
        <w:t xml:space="preserve"> </w:t>
      </w:r>
      <w:r w:rsidR="00B64EE3" w:rsidRPr="00882745">
        <w:rPr>
          <w:iCs/>
          <w:color w:val="auto"/>
        </w:rPr>
        <w:t xml:space="preserve">There was no secondary lesion in neighboring organs. </w:t>
      </w:r>
      <w:r w:rsidR="00EE376B" w:rsidRPr="00882745">
        <w:rPr>
          <w:iCs/>
          <w:color w:val="auto"/>
        </w:rPr>
        <w:t>Importantly</w:t>
      </w:r>
      <w:r w:rsidR="00EB2F4F">
        <w:rPr>
          <w:iCs/>
          <w:color w:val="auto"/>
        </w:rPr>
        <w:t>,</w:t>
      </w:r>
      <w:r w:rsidR="00EE376B" w:rsidRPr="00882745">
        <w:rPr>
          <w:iCs/>
          <w:color w:val="auto"/>
        </w:rPr>
        <w:t xml:space="preserve"> the shape of </w:t>
      </w:r>
      <w:r w:rsidR="00424552">
        <w:rPr>
          <w:iCs/>
          <w:color w:val="auto"/>
        </w:rPr>
        <w:t xml:space="preserve">the </w:t>
      </w:r>
      <w:r w:rsidR="00EE376B" w:rsidRPr="00882745">
        <w:rPr>
          <w:iCs/>
          <w:color w:val="auto"/>
        </w:rPr>
        <w:t xml:space="preserve">HIFU ablations </w:t>
      </w:r>
      <w:proofErr w:type="gramStart"/>
      <w:r w:rsidR="00424552">
        <w:rPr>
          <w:iCs/>
          <w:color w:val="auto"/>
        </w:rPr>
        <w:t>was</w:t>
      </w:r>
      <w:r w:rsidR="00EE376B" w:rsidRPr="00882745">
        <w:rPr>
          <w:iCs/>
          <w:color w:val="auto"/>
        </w:rPr>
        <w:t xml:space="preserve"> not altered</w:t>
      </w:r>
      <w:proofErr w:type="gramEnd"/>
      <w:r w:rsidR="00EE376B" w:rsidRPr="00882745">
        <w:rPr>
          <w:iCs/>
          <w:color w:val="auto"/>
        </w:rPr>
        <w:t xml:space="preserve"> by the major blood vessels (up to 5 mm in diameter). This is of particular importance since it has been reported that blood flow plays a pivotal role in thermal ablation by limiting the ablation size and altering ablation shape</w:t>
      </w:r>
      <w:hyperlink w:anchor="_ENREF_23" w:tooltip="Vahldiek, 2014 #735" w:history="1">
        <w:r w:rsidR="00B64EE3" w:rsidRPr="00882745">
          <w:rPr>
            <w:iCs/>
            <w:color w:val="auto"/>
          </w:rPr>
          <w:fldChar w:fldCharType="begin">
            <w:fldData xml:space="preserve">PEVuZE5vdGU+PENpdGU+PEF1dGhvcj5WYWhsZGllazwvQXV0aG9yPjxZZWFyPjIwMTQ8L1llYXI+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</w:fldData>
          </w:fldChar>
        </w:r>
        <w:r w:rsidR="00B64EE3" w:rsidRPr="00882745">
          <w:rPr>
            <w:iCs/>
            <w:color w:val="auto"/>
          </w:rPr>
          <w:instrText xml:space="preserve"> ADDIN EN.CITE </w:instrText>
        </w:r>
        <w:r w:rsidR="00B64EE3" w:rsidRPr="00882745">
          <w:rPr>
            <w:iCs/>
            <w:color w:val="auto"/>
          </w:rPr>
          <w:fldChar w:fldCharType="begin">
            <w:fldData xml:space="preserve">PEVuZE5vdGU+PENpdGU+PEF1dGhvcj5WYWhsZGllazwvQXV0aG9yPjxZZWFyPjIwMTQ8L1llYXI+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</w:fldData>
          </w:fldChar>
        </w:r>
        <w:r w:rsidR="00B64EE3" w:rsidRPr="00882745">
          <w:rPr>
            <w:iCs/>
            <w:color w:val="auto"/>
          </w:rPr>
          <w:instrText xml:space="preserve"> ADDIN EN.CITE.DATA </w:instrText>
        </w:r>
        <w:r w:rsidR="00B64EE3" w:rsidRPr="00882745">
          <w:rPr>
            <w:iCs/>
            <w:color w:val="auto"/>
          </w:rPr>
        </w:r>
        <w:r w:rsidR="00B64EE3" w:rsidRPr="00882745">
          <w:rPr>
            <w:iCs/>
            <w:color w:val="auto"/>
          </w:rPr>
          <w:fldChar w:fldCharType="end"/>
        </w:r>
        <w:r w:rsidR="00B64EE3" w:rsidRPr="00882745">
          <w:rPr>
            <w:iCs/>
            <w:color w:val="auto"/>
          </w:rPr>
        </w:r>
        <w:r w:rsidR="00B64EE3" w:rsidRPr="00882745">
          <w:rPr>
            <w:iCs/>
            <w:color w:val="auto"/>
          </w:rPr>
          <w:fldChar w:fldCharType="separate"/>
        </w:r>
        <w:r w:rsidR="00B64EE3" w:rsidRPr="00882745">
          <w:rPr>
            <w:iCs/>
            <w:color w:val="auto"/>
            <w:vertAlign w:val="superscript"/>
          </w:rPr>
          <w:t>23</w:t>
        </w:r>
        <w:r w:rsidR="00B64EE3" w:rsidRPr="00882745">
          <w:rPr>
            <w:iCs/>
            <w:color w:val="auto"/>
          </w:rPr>
          <w:fldChar w:fldCharType="end"/>
        </w:r>
      </w:hyperlink>
      <w:r w:rsidR="00EE376B" w:rsidRPr="00882745">
        <w:rPr>
          <w:iCs/>
          <w:color w:val="auto"/>
        </w:rPr>
        <w:t xml:space="preserve">. Another important advantage of this intraoperative HIFU device </w:t>
      </w:r>
      <w:r w:rsidR="00B64EE3" w:rsidRPr="00882745">
        <w:rPr>
          <w:iCs/>
          <w:color w:val="auto"/>
        </w:rPr>
        <w:t xml:space="preserve">when compared with ablations performed using radiofrequency or microwaves </w:t>
      </w:r>
      <w:r w:rsidR="00EE376B" w:rsidRPr="00882745">
        <w:rPr>
          <w:iCs/>
          <w:color w:val="auto"/>
        </w:rPr>
        <w:t>is that there is no need to ins</w:t>
      </w:r>
      <w:r w:rsidR="00B64EE3" w:rsidRPr="00882745">
        <w:rPr>
          <w:iCs/>
          <w:color w:val="auto"/>
        </w:rPr>
        <w:t xml:space="preserve">ert a probe in </w:t>
      </w:r>
      <w:r w:rsidR="00424552">
        <w:rPr>
          <w:iCs/>
          <w:color w:val="auto"/>
        </w:rPr>
        <w:t xml:space="preserve">the </w:t>
      </w:r>
      <w:r w:rsidR="00B64EE3" w:rsidRPr="00882745">
        <w:rPr>
          <w:iCs/>
          <w:color w:val="auto"/>
        </w:rPr>
        <w:t>liver parenchyma.</w:t>
      </w:r>
    </w:p>
    <w:p w14:paraId="477DAB42" w14:textId="77777777" w:rsidR="004109D7" w:rsidRPr="00882745" w:rsidRDefault="004109D7" w:rsidP="00894268">
      <w:pPr>
        <w:widowControl/>
        <w:rPr>
          <w:iCs/>
          <w:color w:val="auto"/>
        </w:rPr>
      </w:pPr>
    </w:p>
    <w:p w14:paraId="6B8B23C9" w14:textId="63F6606A" w:rsidR="00044530" w:rsidRPr="00882745" w:rsidRDefault="00A639EE" w:rsidP="00894268">
      <w:pPr>
        <w:widowControl/>
      </w:pPr>
      <w:r w:rsidRPr="00882745">
        <w:rPr>
          <w:iCs/>
        </w:rPr>
        <w:t xml:space="preserve">The choice of developing </w:t>
      </w:r>
      <w:r w:rsidR="00C417C6" w:rsidRPr="00882745">
        <w:rPr>
          <w:iCs/>
        </w:rPr>
        <w:t xml:space="preserve">a HIFU device dedicated to intraoperative use </w:t>
      </w:r>
      <w:proofErr w:type="gramStart"/>
      <w:r w:rsidRPr="00882745">
        <w:rPr>
          <w:iCs/>
        </w:rPr>
        <w:t xml:space="preserve">was </w:t>
      </w:r>
      <w:r w:rsidR="00C417C6" w:rsidRPr="00882745">
        <w:rPr>
          <w:iCs/>
        </w:rPr>
        <w:t>supported</w:t>
      </w:r>
      <w:proofErr w:type="gramEnd"/>
      <w:r w:rsidR="00C417C6" w:rsidRPr="00882745">
        <w:rPr>
          <w:iCs/>
        </w:rPr>
        <w:t xml:space="preserve"> by oncological necessities</w:t>
      </w:r>
      <w:r w:rsidR="00AB1ED0" w:rsidRPr="00882745">
        <w:rPr>
          <w:iCs/>
        </w:rPr>
        <w:t xml:space="preserve"> and technological challenges that remain unmet in HIFU technology</w:t>
      </w:r>
      <w:r w:rsidR="00044530" w:rsidRPr="00882745">
        <w:rPr>
          <w:iCs/>
        </w:rPr>
        <w:t xml:space="preserve">. Extracorporeal HIFU treatments have been proved to </w:t>
      </w:r>
      <w:r w:rsidR="00C80793" w:rsidRPr="00882745">
        <w:rPr>
          <w:iCs/>
        </w:rPr>
        <w:t xml:space="preserve">be </w:t>
      </w:r>
      <w:r w:rsidR="00044530" w:rsidRPr="00882745">
        <w:t xml:space="preserve">clinically feasible. </w:t>
      </w:r>
      <w:r w:rsidR="00044530" w:rsidRPr="00882745">
        <w:rPr>
          <w:iCs/>
        </w:rPr>
        <w:t>However</w:t>
      </w:r>
      <w:r w:rsidR="00B0071A">
        <w:rPr>
          <w:iCs/>
        </w:rPr>
        <w:t>,</w:t>
      </w:r>
      <w:r w:rsidR="00044530" w:rsidRPr="00882745">
        <w:t xml:space="preserve"> the liver </w:t>
      </w:r>
      <w:r w:rsidR="00044530" w:rsidRPr="00882745">
        <w:rPr>
          <w:iCs/>
        </w:rPr>
        <w:t xml:space="preserve">volume accessible to an </w:t>
      </w:r>
      <w:r w:rsidR="00044530" w:rsidRPr="00882745">
        <w:rPr>
          <w:iCs/>
          <w:color w:val="auto"/>
        </w:rPr>
        <w:t>extracorporeal HIFU treatment is about</w:t>
      </w:r>
      <w:r w:rsidR="00044530" w:rsidRPr="00882745">
        <w:rPr>
          <w:color w:val="auto"/>
        </w:rPr>
        <w:t xml:space="preserve"> 30</w:t>
      </w:r>
      <w:r w:rsidR="00044530" w:rsidRPr="00882745">
        <w:rPr>
          <w:iCs/>
          <w:color w:val="auto"/>
        </w:rPr>
        <w:t>%</w:t>
      </w:r>
      <w:r w:rsidR="00044530" w:rsidRPr="00882745">
        <w:rPr>
          <w:color w:val="auto"/>
        </w:rPr>
        <w:t xml:space="preserve"> unless a partial rib resection is performed</w:t>
      </w:r>
      <w:hyperlink w:anchor="_ENREF_24" w:tooltip="Zhu, 2009 #324" w:history="1">
        <w:r w:rsidR="00B64EE3" w:rsidRPr="00882745">
          <w:rPr>
            <w:iCs/>
            <w:color w:val="auto"/>
          </w:rPr>
          <w:fldChar w:fldCharType="begin">
            <w:fldData xml:space="preserve">PEVuZE5vdGU+PENpdGU+PEF1dGhvcj5aaHU8L0F1dGhvcj48WWVhcj4yMDA5PC9ZZWFyPjxSZWNO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</w:fldData>
          </w:fldChar>
        </w:r>
        <w:r w:rsidR="00B64EE3" w:rsidRPr="00882745">
          <w:rPr>
            <w:iCs/>
            <w:color w:val="auto"/>
          </w:rPr>
          <w:instrText xml:space="preserve"> ADDIN EN.CITE </w:instrText>
        </w:r>
        <w:r w:rsidR="00B64EE3" w:rsidRPr="00882745">
          <w:rPr>
            <w:iCs/>
            <w:color w:val="auto"/>
          </w:rPr>
          <w:fldChar w:fldCharType="begin">
            <w:fldData xml:space="preserve">PEVuZE5vdGU+PENpdGU+PEF1dGhvcj5aaHU8L0F1dGhvcj48WWVhcj4yMDA5PC9ZZWFyPjxSZWNO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</w:fldData>
          </w:fldChar>
        </w:r>
        <w:r w:rsidR="00B64EE3" w:rsidRPr="00882745">
          <w:rPr>
            <w:iCs/>
            <w:color w:val="auto"/>
          </w:rPr>
          <w:instrText xml:space="preserve"> ADDIN EN.CITE.DATA </w:instrText>
        </w:r>
        <w:r w:rsidR="00B64EE3" w:rsidRPr="00882745">
          <w:rPr>
            <w:iCs/>
            <w:color w:val="auto"/>
          </w:rPr>
        </w:r>
        <w:r w:rsidR="00B64EE3" w:rsidRPr="00882745">
          <w:rPr>
            <w:iCs/>
            <w:color w:val="auto"/>
          </w:rPr>
          <w:fldChar w:fldCharType="end"/>
        </w:r>
        <w:r w:rsidR="00B64EE3" w:rsidRPr="00882745">
          <w:rPr>
            <w:iCs/>
            <w:color w:val="auto"/>
          </w:rPr>
        </w:r>
        <w:r w:rsidR="00B64EE3" w:rsidRPr="00882745">
          <w:rPr>
            <w:iCs/>
            <w:color w:val="auto"/>
          </w:rPr>
          <w:fldChar w:fldCharType="separate"/>
        </w:r>
        <w:r w:rsidR="00B64EE3" w:rsidRPr="00882745">
          <w:rPr>
            <w:iCs/>
            <w:color w:val="auto"/>
            <w:vertAlign w:val="superscript"/>
          </w:rPr>
          <w:t>24</w:t>
        </w:r>
        <w:r w:rsidR="00B64EE3" w:rsidRPr="00882745">
          <w:rPr>
            <w:iCs/>
            <w:color w:val="auto"/>
          </w:rPr>
          <w:fldChar w:fldCharType="end"/>
        </w:r>
      </w:hyperlink>
      <w:r w:rsidR="00C417C6" w:rsidRPr="00882745">
        <w:rPr>
          <w:iCs/>
          <w:color w:val="auto"/>
        </w:rPr>
        <w:t xml:space="preserve">. </w:t>
      </w:r>
      <w:r w:rsidR="00044530" w:rsidRPr="00882745">
        <w:rPr>
          <w:iCs/>
          <w:color w:val="auto"/>
        </w:rPr>
        <w:t>In addition, when using HIFU extracorpor</w:t>
      </w:r>
      <w:r w:rsidR="00B0071A">
        <w:rPr>
          <w:iCs/>
          <w:color w:val="auto"/>
        </w:rPr>
        <w:t>e</w:t>
      </w:r>
      <w:r w:rsidR="00044530" w:rsidRPr="00882745">
        <w:rPr>
          <w:iCs/>
          <w:color w:val="auto"/>
        </w:rPr>
        <w:t>ally for treating liver tumors</w:t>
      </w:r>
      <w:r w:rsidR="00B0071A">
        <w:rPr>
          <w:iCs/>
          <w:color w:val="auto"/>
        </w:rPr>
        <w:t>,</w:t>
      </w:r>
      <w:r w:rsidR="00044530" w:rsidRPr="00882745">
        <w:rPr>
          <w:color w:val="auto"/>
        </w:rPr>
        <w:t xml:space="preserve"> skin burns and gastric lesions</w:t>
      </w:r>
      <w:r w:rsidR="00044530" w:rsidRPr="00882745">
        <w:rPr>
          <w:iCs/>
          <w:color w:val="auto"/>
        </w:rPr>
        <w:t xml:space="preserve"> can be created</w:t>
      </w:r>
      <w:r w:rsidR="001A79E7" w:rsidRPr="00882745">
        <w:rPr>
          <w:iCs/>
          <w:color w:val="auto"/>
        </w:rPr>
        <w:fldChar w:fldCharType="begin">
          <w:fldData xml:space="preserve">PEVuZE5vdGU+PENpdGU+PEF1dGhvcj5UYW50ZXI8L0F1dGhvcj48WWVhcj4yMDA3PC9ZZWFyPjxS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</w:fldData>
        </w:fldChar>
      </w:r>
      <w:r w:rsidR="00EE376B" w:rsidRPr="00882745">
        <w:rPr>
          <w:iCs/>
          <w:color w:val="auto"/>
        </w:rPr>
        <w:instrText xml:space="preserve"> ADDIN EN.CITE </w:instrText>
      </w:r>
      <w:r w:rsidR="00EE376B" w:rsidRPr="00882745">
        <w:rPr>
          <w:iCs/>
          <w:color w:val="auto"/>
        </w:rPr>
        <w:fldChar w:fldCharType="begin">
          <w:fldData xml:space="preserve">PEVuZE5vdGU+PENpdGU+PEF1dGhvcj5UYW50ZXI8L0F1dGhvcj48WWVhcj4yMDA3PC9ZZWFyPjxS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</w:fldData>
        </w:fldChar>
      </w:r>
      <w:r w:rsidR="00EE376B" w:rsidRPr="00882745">
        <w:rPr>
          <w:iCs/>
          <w:color w:val="auto"/>
        </w:rPr>
        <w:instrText xml:space="preserve"> ADDIN EN.CITE.DATA </w:instrText>
      </w:r>
      <w:r w:rsidR="00EE376B" w:rsidRPr="00882745">
        <w:rPr>
          <w:iCs/>
          <w:color w:val="auto"/>
        </w:rPr>
      </w:r>
      <w:r w:rsidR="00EE376B" w:rsidRPr="00882745">
        <w:rPr>
          <w:iCs/>
          <w:color w:val="auto"/>
        </w:rPr>
        <w:fldChar w:fldCharType="end"/>
      </w:r>
      <w:r w:rsidR="001A79E7" w:rsidRPr="00882745">
        <w:rPr>
          <w:iCs/>
          <w:color w:val="auto"/>
        </w:rPr>
      </w:r>
      <w:r w:rsidR="001A79E7" w:rsidRPr="00882745">
        <w:rPr>
          <w:iCs/>
          <w:color w:val="auto"/>
        </w:rPr>
        <w:fldChar w:fldCharType="separate"/>
      </w:r>
      <w:hyperlink w:anchor="_ENREF_25" w:tooltip="Tanter, 2007 #212" w:history="1">
        <w:r w:rsidR="00B64EE3" w:rsidRPr="00882745">
          <w:rPr>
            <w:iCs/>
            <w:color w:val="auto"/>
            <w:vertAlign w:val="superscript"/>
          </w:rPr>
          <w:t>25</w:t>
        </w:r>
      </w:hyperlink>
      <w:r w:rsidR="00EE376B" w:rsidRPr="00882745">
        <w:rPr>
          <w:iCs/>
          <w:color w:val="auto"/>
          <w:vertAlign w:val="superscript"/>
        </w:rPr>
        <w:t>,</w:t>
      </w:r>
      <w:hyperlink w:anchor="_ENREF_26" w:tooltip="Jung, 2011 #644" w:history="1">
        <w:r w:rsidR="00B64EE3" w:rsidRPr="00882745">
          <w:rPr>
            <w:iCs/>
            <w:color w:val="auto"/>
            <w:vertAlign w:val="superscript"/>
          </w:rPr>
          <w:t>26</w:t>
        </w:r>
      </w:hyperlink>
      <w:r w:rsidR="001A79E7" w:rsidRPr="00882745">
        <w:rPr>
          <w:iCs/>
          <w:color w:val="auto"/>
        </w:rPr>
        <w:fldChar w:fldCharType="end"/>
      </w:r>
      <w:r w:rsidR="00C417C6" w:rsidRPr="00882745">
        <w:rPr>
          <w:iCs/>
          <w:color w:val="auto"/>
        </w:rPr>
        <w:t xml:space="preserve">. </w:t>
      </w:r>
      <w:r w:rsidR="00044530" w:rsidRPr="00882745">
        <w:rPr>
          <w:iCs/>
          <w:color w:val="auto"/>
        </w:rPr>
        <w:t xml:space="preserve">The intraoperative approach </w:t>
      </w:r>
      <w:proofErr w:type="gramStart"/>
      <w:r w:rsidR="00044530" w:rsidRPr="00882745">
        <w:rPr>
          <w:iCs/>
          <w:color w:val="auto"/>
        </w:rPr>
        <w:t>was selected</w:t>
      </w:r>
      <w:proofErr w:type="gramEnd"/>
      <w:r w:rsidR="00044530" w:rsidRPr="00882745">
        <w:rPr>
          <w:iCs/>
          <w:color w:val="auto"/>
        </w:rPr>
        <w:t xml:space="preserve"> to avoid</w:t>
      </w:r>
      <w:r w:rsidR="00044530" w:rsidRPr="00882745">
        <w:rPr>
          <w:color w:val="auto"/>
        </w:rPr>
        <w:t xml:space="preserve"> these potentially important complications.</w:t>
      </w:r>
      <w:r w:rsidR="00044530" w:rsidRPr="00882745">
        <w:rPr>
          <w:color w:val="FF0000"/>
        </w:rPr>
        <w:t xml:space="preserve"> </w:t>
      </w:r>
      <w:r w:rsidR="00FD012E" w:rsidRPr="00882745">
        <w:rPr>
          <w:iCs/>
        </w:rPr>
        <w:t>More importantly, i</w:t>
      </w:r>
      <w:r w:rsidR="00C417C6" w:rsidRPr="00882745">
        <w:rPr>
          <w:iCs/>
        </w:rPr>
        <w:t xml:space="preserve">ntraoperative ablations </w:t>
      </w:r>
      <w:proofErr w:type="gramStart"/>
      <w:r w:rsidR="00C417C6" w:rsidRPr="00882745">
        <w:rPr>
          <w:iCs/>
        </w:rPr>
        <w:t>are widely employed</w:t>
      </w:r>
      <w:proofErr w:type="gramEnd"/>
      <w:r w:rsidR="00C417C6" w:rsidRPr="00882745">
        <w:rPr>
          <w:iCs/>
        </w:rPr>
        <w:t xml:space="preserve"> in the management of CLM</w:t>
      </w:r>
      <w:r w:rsidR="00B0071A">
        <w:rPr>
          <w:iCs/>
        </w:rPr>
        <w:t>,</w:t>
      </w:r>
      <w:r w:rsidR="00C02F6E" w:rsidRPr="00882745">
        <w:rPr>
          <w:iCs/>
        </w:rPr>
        <w:t xml:space="preserve"> whether they are associated with surgery or not</w:t>
      </w:r>
      <w:r w:rsidR="00C417C6" w:rsidRPr="00882745">
        <w:rPr>
          <w:iCs/>
        </w:rPr>
        <w:t xml:space="preserve">. Despite improvements in imaging, new liver metastasis </w:t>
      </w:r>
      <w:proofErr w:type="gramStart"/>
      <w:r w:rsidR="00C417C6" w:rsidRPr="00882745">
        <w:rPr>
          <w:iCs/>
        </w:rPr>
        <w:t>are</w:t>
      </w:r>
      <w:proofErr w:type="gramEnd"/>
      <w:r w:rsidR="00C417C6" w:rsidRPr="00882745">
        <w:rPr>
          <w:iCs/>
        </w:rPr>
        <w:t xml:space="preserve"> found in </w:t>
      </w:r>
      <w:r w:rsidR="00C02F6E" w:rsidRPr="00882745">
        <w:rPr>
          <w:iCs/>
        </w:rPr>
        <w:t>approximately</w:t>
      </w:r>
      <w:r w:rsidR="00C417C6" w:rsidRPr="00882745">
        <w:rPr>
          <w:iCs/>
        </w:rPr>
        <w:t xml:space="preserve"> 15% of patients</w:t>
      </w:r>
      <w:hyperlink w:anchor="_ENREF_27" w:tooltip=", 2015 #2982" w:history="1">
        <w:r w:rsidR="00F8132A" w:rsidRPr="00F8132A">
          <w:rPr>
            <w:iCs/>
            <w:vertAlign w:val="superscript"/>
          </w:rPr>
          <w:t>22</w:t>
        </w:r>
      </w:hyperlink>
      <w:r w:rsidR="00C02F6E" w:rsidRPr="00882745">
        <w:t>, and n</w:t>
      </w:r>
      <w:r w:rsidR="00C417C6" w:rsidRPr="00882745">
        <w:rPr>
          <w:iCs/>
        </w:rPr>
        <w:t xml:space="preserve">ew findings, such as peritoneal carcinomatosis, </w:t>
      </w:r>
      <w:r w:rsidR="00C02F6E" w:rsidRPr="00882745">
        <w:rPr>
          <w:iCs/>
        </w:rPr>
        <w:t>may</w:t>
      </w:r>
      <w:r w:rsidR="00C417C6" w:rsidRPr="00882745">
        <w:rPr>
          <w:iCs/>
        </w:rPr>
        <w:t xml:space="preserve"> preclude the need for liver-directed therapy.</w:t>
      </w:r>
      <w:r w:rsidR="00FD012E" w:rsidRPr="00882745">
        <w:rPr>
          <w:iCs/>
        </w:rPr>
        <w:t xml:space="preserve"> </w:t>
      </w:r>
      <w:r w:rsidR="002A6C02" w:rsidRPr="00882745">
        <w:rPr>
          <w:iCs/>
        </w:rPr>
        <w:t xml:space="preserve">For </w:t>
      </w:r>
      <w:r w:rsidR="002A6C02" w:rsidRPr="00882745">
        <w:t xml:space="preserve">this </w:t>
      </w:r>
      <w:r w:rsidR="002A6C02" w:rsidRPr="00882745">
        <w:rPr>
          <w:iCs/>
        </w:rPr>
        <w:t>first use in humans of the intraoperative</w:t>
      </w:r>
      <w:r w:rsidR="002A6C02" w:rsidRPr="00882745">
        <w:t xml:space="preserve"> HIFU device</w:t>
      </w:r>
      <w:r w:rsidR="00B0071A">
        <w:t>,</w:t>
      </w:r>
      <w:r w:rsidR="002A6C02" w:rsidRPr="00882745">
        <w:t xml:space="preserve"> ablations </w:t>
      </w:r>
      <w:proofErr w:type="gramStart"/>
      <w:r w:rsidR="002A6C02" w:rsidRPr="00882745">
        <w:t xml:space="preserve">were </w:t>
      </w:r>
      <w:r w:rsidR="002A6C02" w:rsidRPr="00882745">
        <w:rPr>
          <w:iCs/>
        </w:rPr>
        <w:t>created</w:t>
      </w:r>
      <w:proofErr w:type="gramEnd"/>
      <w:r w:rsidR="002A6C02" w:rsidRPr="00882745">
        <w:t xml:space="preserve"> close to metastases and only in areas </w:t>
      </w:r>
      <w:r w:rsidR="002A6C02" w:rsidRPr="00882745">
        <w:rPr>
          <w:iCs/>
        </w:rPr>
        <w:t>planned</w:t>
      </w:r>
      <w:r w:rsidR="002A6C02" w:rsidRPr="00882745">
        <w:t xml:space="preserve"> for resection. This </w:t>
      </w:r>
      <w:r w:rsidR="002A6C02" w:rsidRPr="00882745">
        <w:rPr>
          <w:iCs/>
        </w:rPr>
        <w:t>first step</w:t>
      </w:r>
      <w:r w:rsidR="002A6C02" w:rsidRPr="00882745">
        <w:t xml:space="preserve"> was regarded as essential </w:t>
      </w:r>
      <w:r w:rsidR="002A6C02" w:rsidRPr="00882745">
        <w:rPr>
          <w:iCs/>
        </w:rPr>
        <w:t xml:space="preserve">to demonstrate the accuracy and the safety of this new HIFU device </w:t>
      </w:r>
      <w:r w:rsidR="002A6C02" w:rsidRPr="00882745">
        <w:t xml:space="preserve">before considering </w:t>
      </w:r>
      <w:r w:rsidR="002A6C02" w:rsidRPr="00882745">
        <w:rPr>
          <w:iCs/>
        </w:rPr>
        <w:t>its</w:t>
      </w:r>
      <w:r w:rsidR="002A6C02" w:rsidRPr="00882745">
        <w:t xml:space="preserve"> routine use to treat CLM.</w:t>
      </w:r>
    </w:p>
    <w:p w14:paraId="79B59DDC" w14:textId="77777777" w:rsidR="00EE376B" w:rsidRPr="00882745" w:rsidRDefault="00EE376B" w:rsidP="00894268">
      <w:pPr>
        <w:widowControl/>
        <w:rPr>
          <w:iCs/>
        </w:rPr>
      </w:pPr>
    </w:p>
    <w:p w14:paraId="7AFD6B34" w14:textId="7DDDB824" w:rsidR="00EE376B" w:rsidRPr="00882745" w:rsidRDefault="00EE376B" w:rsidP="00894268">
      <w:pPr>
        <w:widowControl/>
        <w:rPr>
          <w:iCs/>
        </w:rPr>
      </w:pPr>
      <w:r w:rsidRPr="00882745">
        <w:t xml:space="preserve">The </w:t>
      </w:r>
      <w:r w:rsidRPr="00882745">
        <w:rPr>
          <w:iCs/>
        </w:rPr>
        <w:t xml:space="preserve">size of the </w:t>
      </w:r>
      <w:r w:rsidRPr="00882745">
        <w:t xml:space="preserve">HIFU probe (10 cm </w:t>
      </w:r>
      <w:r w:rsidR="00B0071A">
        <w:t xml:space="preserve">in </w:t>
      </w:r>
      <w:r w:rsidRPr="00882745">
        <w:t>diameter</w:t>
      </w:r>
      <w:r w:rsidRPr="00882745">
        <w:rPr>
          <w:iCs/>
        </w:rPr>
        <w:t xml:space="preserve">) </w:t>
      </w:r>
      <w:r w:rsidRPr="00882745">
        <w:t xml:space="preserve">does not limit </w:t>
      </w:r>
      <w:r w:rsidRPr="00882745">
        <w:rPr>
          <w:iCs/>
        </w:rPr>
        <w:t xml:space="preserve">its </w:t>
      </w:r>
      <w:r w:rsidRPr="00882745">
        <w:t>ease of use</w:t>
      </w:r>
      <w:r w:rsidRPr="00882745">
        <w:rPr>
          <w:iCs/>
        </w:rPr>
        <w:t xml:space="preserve"> since it</w:t>
      </w:r>
      <w:r w:rsidRPr="00882745">
        <w:t xml:space="preserve"> was </w:t>
      </w:r>
      <w:r w:rsidRPr="00882745">
        <w:rPr>
          <w:iCs/>
        </w:rPr>
        <w:t>possible</w:t>
      </w:r>
      <w:r w:rsidRPr="00882745">
        <w:t xml:space="preserve"> to </w:t>
      </w:r>
      <w:r w:rsidRPr="00882745">
        <w:rPr>
          <w:iCs/>
        </w:rPr>
        <w:t xml:space="preserve">place the probe </w:t>
      </w:r>
      <w:r w:rsidR="00B0071A">
        <w:rPr>
          <w:iCs/>
        </w:rPr>
        <w:t xml:space="preserve">as such that it </w:t>
      </w:r>
      <w:r w:rsidRPr="00882745">
        <w:t>allow</w:t>
      </w:r>
      <w:r w:rsidR="00B0071A">
        <w:t>ed</w:t>
      </w:r>
      <w:r w:rsidRPr="00882745">
        <w:t xml:space="preserve"> </w:t>
      </w:r>
      <w:r w:rsidR="00B0071A">
        <w:t xml:space="preserve">a </w:t>
      </w:r>
      <w:r w:rsidRPr="00882745">
        <w:rPr>
          <w:iCs/>
        </w:rPr>
        <w:t>targeting</w:t>
      </w:r>
      <w:r w:rsidRPr="00882745">
        <w:t xml:space="preserve"> of approximately 90% of the entire liver</w:t>
      </w:r>
      <w:r w:rsidRPr="00882745">
        <w:rPr>
          <w:iCs/>
        </w:rPr>
        <w:t>. This was possible</w:t>
      </w:r>
      <w:r w:rsidRPr="00882745">
        <w:t xml:space="preserve"> even through a limited midline laparotomy. </w:t>
      </w:r>
      <w:r w:rsidRPr="00882745">
        <w:rPr>
          <w:iCs/>
        </w:rPr>
        <w:t>HIFU ablations were easily</w:t>
      </w:r>
      <w:r w:rsidRPr="00882745">
        <w:t xml:space="preserve"> identified by ultrasound imaging</w:t>
      </w:r>
      <w:r w:rsidR="00B0071A">
        <w:t>,</w:t>
      </w:r>
      <w:r w:rsidRPr="00882745">
        <w:t xml:space="preserve"> </w:t>
      </w:r>
      <w:r w:rsidRPr="00882745">
        <w:rPr>
          <w:iCs/>
        </w:rPr>
        <w:t xml:space="preserve">allowing a </w:t>
      </w:r>
      <w:r w:rsidRPr="00882745">
        <w:t>reliable monitoring</w:t>
      </w:r>
      <w:r w:rsidRPr="00882745">
        <w:rPr>
          <w:iCs/>
        </w:rPr>
        <w:t xml:space="preserve"> of the treatment</w:t>
      </w:r>
      <w:r w:rsidRPr="00882745">
        <w:t xml:space="preserve">, which is a </w:t>
      </w:r>
      <w:r w:rsidRPr="00882745">
        <w:lastRenderedPageBreak/>
        <w:t xml:space="preserve">major advantage over other ablative techniques. </w:t>
      </w:r>
      <w:r w:rsidRPr="00882745">
        <w:rPr>
          <w:iCs/>
        </w:rPr>
        <w:t>The slight difference between</w:t>
      </w:r>
      <w:r w:rsidRPr="00882745">
        <w:t xml:space="preserve"> ablation </w:t>
      </w:r>
      <w:r w:rsidRPr="00882745">
        <w:rPr>
          <w:iCs/>
        </w:rPr>
        <w:t xml:space="preserve">dimensions measured on ultrasound images and those measured on macroscopic examination was due to the difficulty to cut fresh liver exactly along the imaging plane. </w:t>
      </w:r>
    </w:p>
    <w:p w14:paraId="4E421BCF" w14:textId="77777777" w:rsidR="00EE376B" w:rsidRPr="00882745" w:rsidRDefault="00EE376B" w:rsidP="00894268">
      <w:pPr>
        <w:widowControl/>
        <w:rPr>
          <w:iCs/>
        </w:rPr>
      </w:pPr>
    </w:p>
    <w:p w14:paraId="7FEAEAA6" w14:textId="6F5455E4" w:rsidR="00014314" w:rsidRPr="00882745" w:rsidRDefault="00C417C6" w:rsidP="00894268">
      <w:pPr>
        <w:widowControl/>
      </w:pPr>
      <w:r w:rsidRPr="00882745">
        <w:rPr>
          <w:iCs/>
        </w:rPr>
        <w:t>Although this study confirmed the theoretical advantages of HIFU for liver ablation (</w:t>
      </w:r>
      <w:r w:rsidR="00894268" w:rsidRPr="00882745">
        <w:rPr>
          <w:i/>
          <w:iCs/>
        </w:rPr>
        <w:t>i.e.</w:t>
      </w:r>
      <w:r w:rsidR="00DB384A" w:rsidRPr="00882745">
        <w:rPr>
          <w:iCs/>
        </w:rPr>
        <w:t>,</w:t>
      </w:r>
      <w:r w:rsidRPr="00882745">
        <w:rPr>
          <w:iCs/>
        </w:rPr>
        <w:t xml:space="preserve"> no need for </w:t>
      </w:r>
      <w:r w:rsidR="00B0071A">
        <w:rPr>
          <w:iCs/>
        </w:rPr>
        <w:t xml:space="preserve">an </w:t>
      </w:r>
      <w:r w:rsidRPr="00882745">
        <w:t>intraparenchymal introduction of a probe</w:t>
      </w:r>
      <w:r w:rsidR="00B0071A">
        <w:t xml:space="preserve"> and</w:t>
      </w:r>
      <w:r w:rsidRPr="00882745">
        <w:t xml:space="preserve"> real-time monitoring</w:t>
      </w:r>
      <w:r w:rsidR="00B0071A">
        <w:t>,</w:t>
      </w:r>
      <w:r w:rsidRPr="00882745">
        <w:t xml:space="preserve"> and independence from the heat-sink effect), </w:t>
      </w:r>
      <w:r w:rsidR="00690A8D">
        <w:t xml:space="preserve">the </w:t>
      </w:r>
      <w:r w:rsidRPr="00882745">
        <w:t xml:space="preserve">efficacy of intraoperative HIFU </w:t>
      </w:r>
      <w:r w:rsidR="00DB384A" w:rsidRPr="00882745">
        <w:t>should</w:t>
      </w:r>
      <w:r w:rsidRPr="00882745">
        <w:t xml:space="preserve"> </w:t>
      </w:r>
      <w:proofErr w:type="gramStart"/>
      <w:r w:rsidRPr="00882745">
        <w:t>be demonstrated</w:t>
      </w:r>
      <w:proofErr w:type="gramEnd"/>
      <w:r w:rsidRPr="00882745">
        <w:t xml:space="preserve"> on liver metastases. If the ability to target liver metastases </w:t>
      </w:r>
      <w:proofErr w:type="gramStart"/>
      <w:r w:rsidRPr="00882745">
        <w:t>is confirmed</w:t>
      </w:r>
      <w:proofErr w:type="gramEnd"/>
      <w:r w:rsidRPr="00882745">
        <w:t xml:space="preserve"> during phase IIb</w:t>
      </w:r>
      <w:r w:rsidR="00DB384A" w:rsidRPr="00882745">
        <w:t>,</w:t>
      </w:r>
      <w:r w:rsidRPr="00882745">
        <w:t xml:space="preserve"> the next step will be to design a multicent</w:t>
      </w:r>
      <w:r w:rsidR="00DB384A" w:rsidRPr="00882745">
        <w:t>er</w:t>
      </w:r>
      <w:r w:rsidRPr="00882745">
        <w:t xml:space="preserve"> prospective cohort of patients treated with curative-intent with intraoperative HIFU.</w:t>
      </w:r>
    </w:p>
    <w:p w14:paraId="7238E9D9" w14:textId="77777777" w:rsidR="00C417C6" w:rsidRPr="00882745" w:rsidRDefault="00C417C6" w:rsidP="00894268">
      <w:pPr>
        <w:widowControl/>
        <w:rPr>
          <w:color w:val="auto"/>
        </w:rPr>
      </w:pPr>
    </w:p>
    <w:p w14:paraId="0C701A4E" w14:textId="7C82A75C" w:rsidR="00AA03DF" w:rsidRPr="00882745" w:rsidRDefault="00AA03DF" w:rsidP="00894268">
      <w:pPr>
        <w:pStyle w:val="NormalWeb"/>
        <w:widowControl/>
        <w:spacing w:before="0" w:beforeAutospacing="0" w:after="0" w:afterAutospacing="0"/>
        <w:rPr>
          <w:color w:val="808080"/>
        </w:rPr>
      </w:pPr>
      <w:r w:rsidRPr="00882745">
        <w:rPr>
          <w:b/>
          <w:bCs/>
        </w:rPr>
        <w:t>ACKNOWLEDGMENTS:</w:t>
      </w:r>
      <w:r w:rsidR="00894268" w:rsidRPr="00882745">
        <w:rPr>
          <w:b/>
          <w:bCs/>
        </w:rPr>
        <w:t xml:space="preserve"> </w:t>
      </w:r>
    </w:p>
    <w:p w14:paraId="43ADC82D" w14:textId="116FED9D" w:rsidR="00AA03DF" w:rsidRPr="00882745" w:rsidRDefault="008838CB" w:rsidP="00894268">
      <w:pPr>
        <w:widowControl/>
      </w:pPr>
      <w:r w:rsidRPr="00882745">
        <w:t xml:space="preserve">This work was partly funded by </w:t>
      </w:r>
      <w:r w:rsidR="00276E87" w:rsidRPr="00882745">
        <w:t xml:space="preserve">the </w:t>
      </w:r>
      <w:proofErr w:type="spellStart"/>
      <w:r w:rsidR="00276E87" w:rsidRPr="00882745">
        <w:t>LYriCAN</w:t>
      </w:r>
      <w:proofErr w:type="spellEnd"/>
      <w:r w:rsidR="00276E87" w:rsidRPr="00882745">
        <w:t xml:space="preserve"> (INCa-DGOS-Inserm_12563)</w:t>
      </w:r>
      <w:r w:rsidR="00566632" w:rsidRPr="00882745">
        <w:t>. The author</w:t>
      </w:r>
      <w:r w:rsidR="00C417C6" w:rsidRPr="00882745">
        <w:t xml:space="preserve">s acknowledge the Claude Bernard University Lyon 1 for the award of the Antonin </w:t>
      </w:r>
      <w:proofErr w:type="spellStart"/>
      <w:r w:rsidR="00C417C6" w:rsidRPr="00882745">
        <w:t>Poncet</w:t>
      </w:r>
      <w:proofErr w:type="spellEnd"/>
      <w:r w:rsidR="00C417C6" w:rsidRPr="00882745">
        <w:t xml:space="preserve"> prize for work r</w:t>
      </w:r>
      <w:r w:rsidR="00566632" w:rsidRPr="00882745">
        <w:t>elated to this study. The author</w:t>
      </w:r>
      <w:r w:rsidR="00C417C6" w:rsidRPr="00882745">
        <w:t xml:space="preserve">s gratefully acknowledge the willing participation of the patients involved, EDAP-TMS, the role of the Steering committee (Dominique Elias, Olivier </w:t>
      </w:r>
      <w:proofErr w:type="spellStart"/>
      <w:r w:rsidR="00C417C6" w:rsidRPr="00882745">
        <w:t>Rouviere</w:t>
      </w:r>
      <w:proofErr w:type="spellEnd"/>
      <w:r w:rsidR="00C417C6" w:rsidRPr="00882745">
        <w:t xml:space="preserve">, Alain </w:t>
      </w:r>
      <w:proofErr w:type="spellStart"/>
      <w:r w:rsidR="00C417C6" w:rsidRPr="00882745">
        <w:t>Sezeur</w:t>
      </w:r>
      <w:proofErr w:type="spellEnd"/>
      <w:r w:rsidR="00C417C6" w:rsidRPr="00882745">
        <w:t xml:space="preserve">, Frédéric </w:t>
      </w:r>
      <w:proofErr w:type="spellStart"/>
      <w:r w:rsidR="00C417C6" w:rsidRPr="00882745">
        <w:t>Marchal</w:t>
      </w:r>
      <w:proofErr w:type="spellEnd"/>
      <w:r w:rsidR="00C417C6" w:rsidRPr="00882745">
        <w:t xml:space="preserve">), which </w:t>
      </w:r>
      <w:r w:rsidR="00B0071A">
        <w:t>consisted of</w:t>
      </w:r>
      <w:r w:rsidR="00C417C6" w:rsidRPr="00882745">
        <w:t xml:space="preserve"> responsibility for deciding on the continuation of the study after an interim analysis, </w:t>
      </w:r>
      <w:r w:rsidR="00DB384A" w:rsidRPr="00882745">
        <w:t xml:space="preserve">as well as </w:t>
      </w:r>
      <w:r w:rsidR="00C417C6" w:rsidRPr="00882745">
        <w:t xml:space="preserve">Jean-Yves </w:t>
      </w:r>
      <w:proofErr w:type="spellStart"/>
      <w:r w:rsidR="00C417C6" w:rsidRPr="00882745">
        <w:t>Scoazec</w:t>
      </w:r>
      <w:proofErr w:type="spellEnd"/>
      <w:r w:rsidR="00C417C6" w:rsidRPr="00882745">
        <w:t xml:space="preserve"> for pathological examination.</w:t>
      </w:r>
    </w:p>
    <w:p w14:paraId="7CE535C5" w14:textId="77777777" w:rsidR="00C417C6" w:rsidRPr="00882745" w:rsidRDefault="00C417C6" w:rsidP="00894268">
      <w:pPr>
        <w:widowControl/>
        <w:rPr>
          <w:b/>
          <w:bCs/>
        </w:rPr>
      </w:pPr>
    </w:p>
    <w:p w14:paraId="004CB517" w14:textId="3F0BCA7F" w:rsidR="00AA03DF" w:rsidRPr="00882745" w:rsidRDefault="00AA03DF" w:rsidP="00894268">
      <w:pPr>
        <w:pStyle w:val="NormalWeb"/>
        <w:widowControl/>
        <w:spacing w:before="0" w:beforeAutospacing="0" w:after="0" w:afterAutospacing="0"/>
        <w:rPr>
          <w:color w:val="808080"/>
        </w:rPr>
      </w:pPr>
      <w:r w:rsidRPr="00882745">
        <w:rPr>
          <w:b/>
        </w:rPr>
        <w:t>DISCLOSURES</w:t>
      </w:r>
      <w:r w:rsidRPr="00882745">
        <w:rPr>
          <w:b/>
          <w:bCs/>
        </w:rPr>
        <w:t>:</w:t>
      </w:r>
      <w:r w:rsidR="00894268" w:rsidRPr="00882745">
        <w:rPr>
          <w:b/>
          <w:bCs/>
        </w:rPr>
        <w:t xml:space="preserve"> </w:t>
      </w:r>
    </w:p>
    <w:p w14:paraId="19CBE3D6" w14:textId="7CA6D9A9" w:rsidR="00C417C6" w:rsidRPr="00882745" w:rsidRDefault="00566632" w:rsidP="00894268">
      <w:pPr>
        <w:widowControl/>
      </w:pPr>
      <w:r w:rsidRPr="00882745">
        <w:t>The author</w:t>
      </w:r>
      <w:r w:rsidR="00C417C6" w:rsidRPr="00882745">
        <w:t>s have nothing to disclose</w:t>
      </w:r>
      <w:r w:rsidR="00B0071A">
        <w:t>.</w:t>
      </w:r>
    </w:p>
    <w:p w14:paraId="22428C79" w14:textId="77777777" w:rsidR="00180C87" w:rsidRPr="00882745" w:rsidRDefault="00180C87" w:rsidP="00894268">
      <w:pPr>
        <w:widowControl/>
        <w:rPr>
          <w:color w:val="auto"/>
        </w:rPr>
      </w:pPr>
    </w:p>
    <w:p w14:paraId="6E13CFDA" w14:textId="77777777" w:rsidR="00B32616" w:rsidRPr="00882745" w:rsidRDefault="009726EE" w:rsidP="00894268">
      <w:pPr>
        <w:widowControl/>
        <w:rPr>
          <w:b/>
          <w:color w:val="000000" w:themeColor="text1"/>
        </w:rPr>
      </w:pPr>
      <w:r w:rsidRPr="00882745">
        <w:rPr>
          <w:b/>
          <w:bCs/>
        </w:rPr>
        <w:t>REFERENCES</w:t>
      </w:r>
      <w:r w:rsidR="00343097" w:rsidRPr="00882745">
        <w:rPr>
          <w:b/>
          <w:bCs/>
        </w:rPr>
        <w:t>:</w:t>
      </w:r>
    </w:p>
    <w:p w14:paraId="137FD1F0" w14:textId="7DFED76A" w:rsidR="00B64EE3" w:rsidRPr="00882745" w:rsidRDefault="00C417C6" w:rsidP="00894268">
      <w:pPr>
        <w:pStyle w:val="EndNoteBibliography"/>
        <w:widowControl/>
        <w:rPr>
          <w:noProof w:val="0"/>
        </w:rPr>
      </w:pPr>
      <w:r w:rsidRPr="00882745">
        <w:rPr>
          <w:noProof w:val="0"/>
        </w:rPr>
        <w:fldChar w:fldCharType="begin"/>
      </w:r>
      <w:r w:rsidRPr="00882745">
        <w:rPr>
          <w:noProof w:val="0"/>
        </w:rPr>
        <w:instrText xml:space="preserve"> ADDIN EN.REFLIST </w:instrText>
      </w:r>
      <w:r w:rsidRPr="00882745">
        <w:rPr>
          <w:noProof w:val="0"/>
        </w:rPr>
        <w:fldChar w:fldCharType="separate"/>
      </w:r>
      <w:bookmarkStart w:id="1" w:name="_ENREF_1"/>
      <w:r w:rsidR="00B64EE3" w:rsidRPr="00882745">
        <w:rPr>
          <w:noProof w:val="0"/>
        </w:rPr>
        <w:t>1</w:t>
      </w:r>
      <w:r w:rsidR="00F213DA">
        <w:rPr>
          <w:noProof w:val="0"/>
        </w:rPr>
        <w:t>.</w:t>
      </w:r>
      <w:r w:rsidR="00894268" w:rsidRPr="00882745">
        <w:rPr>
          <w:noProof w:val="0"/>
        </w:rPr>
        <w:t xml:space="preserve"> </w:t>
      </w:r>
      <w:r w:rsidR="00B64EE3" w:rsidRPr="00882745">
        <w:rPr>
          <w:noProof w:val="0"/>
        </w:rPr>
        <w:t>Nordlinger, B.</w:t>
      </w:r>
      <w:r w:rsidR="00894268" w:rsidRPr="00882745">
        <w:rPr>
          <w:i/>
          <w:noProof w:val="0"/>
        </w:rPr>
        <w:t xml:space="preserve"> et al.</w:t>
      </w:r>
      <w:r w:rsidR="00B64EE3" w:rsidRPr="00882745">
        <w:rPr>
          <w:noProof w:val="0"/>
        </w:rPr>
        <w:t xml:space="preserve"> Perioperative FOLFOX4 chemotherapy and surgery </w:t>
      </w:r>
      <w:r w:rsidR="00894268" w:rsidRPr="00882745">
        <w:rPr>
          <w:i/>
          <w:noProof w:val="0"/>
        </w:rPr>
        <w:t>versus</w:t>
      </w:r>
      <w:r w:rsidR="00B64EE3" w:rsidRPr="00882745">
        <w:rPr>
          <w:noProof w:val="0"/>
        </w:rPr>
        <w:t xml:space="preserve"> surgery alone for resectable liver metastases from colorectal cancer (EORTC 40983): long-term results of a randomised, controlled, phase 3 trial. </w:t>
      </w:r>
      <w:r w:rsidR="00D103C1">
        <w:rPr>
          <w:i/>
          <w:noProof w:val="0"/>
        </w:rPr>
        <w:t>The Lancet Oncology</w:t>
      </w:r>
      <w:r w:rsidR="00B64EE3" w:rsidRPr="00882745">
        <w:rPr>
          <w:i/>
          <w:noProof w:val="0"/>
        </w:rPr>
        <w:t>.</w:t>
      </w:r>
      <w:r w:rsidR="00B64EE3" w:rsidRPr="00882745">
        <w:rPr>
          <w:noProof w:val="0"/>
        </w:rPr>
        <w:t xml:space="preserve"> </w:t>
      </w:r>
      <w:r w:rsidR="00B64EE3" w:rsidRPr="00882745">
        <w:rPr>
          <w:b/>
          <w:noProof w:val="0"/>
        </w:rPr>
        <w:t>14</w:t>
      </w:r>
      <w:r w:rsidR="00B64EE3" w:rsidRPr="00882745">
        <w:rPr>
          <w:noProof w:val="0"/>
        </w:rPr>
        <w:t xml:space="preserve"> (12), 1208-1215 (2013).</w:t>
      </w:r>
      <w:bookmarkEnd w:id="1"/>
    </w:p>
    <w:p w14:paraId="625BEA57" w14:textId="77777777" w:rsidR="00F213DA" w:rsidRDefault="00F213DA" w:rsidP="00894268">
      <w:pPr>
        <w:pStyle w:val="EndNoteBibliography"/>
        <w:widowControl/>
        <w:rPr>
          <w:noProof w:val="0"/>
        </w:rPr>
      </w:pPr>
      <w:bookmarkStart w:id="2" w:name="_ENREF_2"/>
    </w:p>
    <w:p w14:paraId="54167FA2" w14:textId="36DC19B2" w:rsidR="00B64EE3" w:rsidRPr="00882745" w:rsidRDefault="00B64EE3" w:rsidP="00894268">
      <w:pPr>
        <w:pStyle w:val="EndNoteBibliography"/>
        <w:widowControl/>
        <w:rPr>
          <w:noProof w:val="0"/>
        </w:rPr>
      </w:pPr>
      <w:r w:rsidRPr="00882745">
        <w:rPr>
          <w:noProof w:val="0"/>
        </w:rPr>
        <w:t>2</w:t>
      </w:r>
      <w:r w:rsidR="00F213DA">
        <w:rPr>
          <w:noProof w:val="0"/>
        </w:rPr>
        <w:t>.</w:t>
      </w:r>
      <w:r w:rsidR="00894268" w:rsidRPr="00882745">
        <w:rPr>
          <w:noProof w:val="0"/>
        </w:rPr>
        <w:t xml:space="preserve"> </w:t>
      </w:r>
      <w:r w:rsidRPr="00882745">
        <w:rPr>
          <w:noProof w:val="0"/>
        </w:rPr>
        <w:t>Adam, R., Laurent, A., Azoulay, D., Castaing, D.</w:t>
      </w:r>
      <w:r w:rsidR="00D103C1">
        <w:rPr>
          <w:noProof w:val="0"/>
        </w:rPr>
        <w:t>,</w:t>
      </w:r>
      <w:r w:rsidRPr="00882745">
        <w:rPr>
          <w:noProof w:val="0"/>
        </w:rPr>
        <w:t xml:space="preserve"> Bismuth, H. Two-stage hepatectomy: A planned strategy to treat irresectable liver tumors. </w:t>
      </w:r>
      <w:r w:rsidR="00D103C1">
        <w:rPr>
          <w:i/>
          <w:noProof w:val="0"/>
        </w:rPr>
        <w:t>Annals of Surgery</w:t>
      </w:r>
      <w:r w:rsidRPr="00882745">
        <w:rPr>
          <w:i/>
          <w:noProof w:val="0"/>
        </w:rPr>
        <w:t>.</w:t>
      </w:r>
      <w:r w:rsidRPr="00882745">
        <w:rPr>
          <w:noProof w:val="0"/>
        </w:rPr>
        <w:t xml:space="preserve"> </w:t>
      </w:r>
      <w:r w:rsidRPr="00882745">
        <w:rPr>
          <w:b/>
          <w:noProof w:val="0"/>
        </w:rPr>
        <w:t>232</w:t>
      </w:r>
      <w:r w:rsidRPr="00882745">
        <w:rPr>
          <w:noProof w:val="0"/>
        </w:rPr>
        <w:t xml:space="preserve"> (6), 777-785 (2000).</w:t>
      </w:r>
      <w:bookmarkEnd w:id="2"/>
    </w:p>
    <w:p w14:paraId="4C351E30" w14:textId="77777777" w:rsidR="00F213DA" w:rsidRDefault="00F213DA" w:rsidP="00894268">
      <w:pPr>
        <w:pStyle w:val="EndNoteBibliography"/>
        <w:widowControl/>
        <w:rPr>
          <w:noProof w:val="0"/>
        </w:rPr>
      </w:pPr>
      <w:bookmarkStart w:id="3" w:name="_ENREF_3"/>
    </w:p>
    <w:p w14:paraId="3F46E930" w14:textId="1B5C73A4" w:rsidR="00B64EE3" w:rsidRPr="00882745" w:rsidRDefault="00B64EE3" w:rsidP="00894268">
      <w:pPr>
        <w:pStyle w:val="EndNoteBibliography"/>
        <w:widowControl/>
        <w:rPr>
          <w:noProof w:val="0"/>
        </w:rPr>
      </w:pPr>
      <w:r w:rsidRPr="00882745">
        <w:rPr>
          <w:noProof w:val="0"/>
        </w:rPr>
        <w:t>3</w:t>
      </w:r>
      <w:r w:rsidR="00F213DA">
        <w:rPr>
          <w:noProof w:val="0"/>
        </w:rPr>
        <w:t>.</w:t>
      </w:r>
      <w:r w:rsidR="00894268" w:rsidRPr="00882745">
        <w:rPr>
          <w:noProof w:val="0"/>
        </w:rPr>
        <w:t xml:space="preserve"> </w:t>
      </w:r>
      <w:r w:rsidRPr="00882745">
        <w:rPr>
          <w:noProof w:val="0"/>
        </w:rPr>
        <w:t>Folprecht, G., Grothey, A., Alberts, S., Raab, H. R.</w:t>
      </w:r>
      <w:r w:rsidR="00D103C1">
        <w:rPr>
          <w:noProof w:val="0"/>
        </w:rPr>
        <w:t>,</w:t>
      </w:r>
      <w:r w:rsidRPr="00882745">
        <w:rPr>
          <w:noProof w:val="0"/>
        </w:rPr>
        <w:t xml:space="preserve"> Kohne, C. H. Neoadjuvant treatment of unresectable colorectal liver metastases: correlation between tumour response and resection rates. </w:t>
      </w:r>
      <w:r w:rsidR="00D103C1">
        <w:rPr>
          <w:i/>
          <w:noProof w:val="0"/>
        </w:rPr>
        <w:t>Annals of Oncology</w:t>
      </w:r>
      <w:r w:rsidRPr="00882745">
        <w:rPr>
          <w:i/>
          <w:noProof w:val="0"/>
        </w:rPr>
        <w:t>.</w:t>
      </w:r>
      <w:r w:rsidRPr="00882745">
        <w:rPr>
          <w:noProof w:val="0"/>
        </w:rPr>
        <w:t xml:space="preserve"> </w:t>
      </w:r>
      <w:r w:rsidRPr="00882745">
        <w:rPr>
          <w:b/>
          <w:noProof w:val="0"/>
        </w:rPr>
        <w:t>16</w:t>
      </w:r>
      <w:r w:rsidRPr="00882745">
        <w:rPr>
          <w:noProof w:val="0"/>
        </w:rPr>
        <w:t xml:space="preserve"> (8), 1311-1319 (2005).</w:t>
      </w:r>
      <w:bookmarkEnd w:id="3"/>
    </w:p>
    <w:p w14:paraId="6CEE8A0B" w14:textId="77777777" w:rsidR="00F213DA" w:rsidRDefault="00F213DA" w:rsidP="00894268">
      <w:pPr>
        <w:pStyle w:val="EndNoteBibliography"/>
        <w:widowControl/>
        <w:rPr>
          <w:noProof w:val="0"/>
        </w:rPr>
      </w:pPr>
      <w:bookmarkStart w:id="4" w:name="_ENREF_4"/>
    </w:p>
    <w:p w14:paraId="63B1B948" w14:textId="0D7DD446" w:rsidR="00B64EE3" w:rsidRPr="00882745" w:rsidRDefault="00B64EE3" w:rsidP="00894268">
      <w:pPr>
        <w:pStyle w:val="EndNoteBibliography"/>
        <w:widowControl/>
        <w:rPr>
          <w:noProof w:val="0"/>
        </w:rPr>
      </w:pPr>
      <w:r w:rsidRPr="00882745">
        <w:rPr>
          <w:noProof w:val="0"/>
        </w:rPr>
        <w:t>4</w:t>
      </w:r>
      <w:r w:rsidR="00F213DA">
        <w:rPr>
          <w:noProof w:val="0"/>
        </w:rPr>
        <w:t>.</w:t>
      </w:r>
      <w:r w:rsidR="00894268" w:rsidRPr="00882745">
        <w:rPr>
          <w:noProof w:val="0"/>
        </w:rPr>
        <w:t xml:space="preserve"> </w:t>
      </w:r>
      <w:r w:rsidRPr="00882745">
        <w:rPr>
          <w:noProof w:val="0"/>
        </w:rPr>
        <w:t>Pawlik, T. M., Schulick, R. D.</w:t>
      </w:r>
      <w:r w:rsidR="00D103C1">
        <w:rPr>
          <w:noProof w:val="0"/>
        </w:rPr>
        <w:t>,</w:t>
      </w:r>
      <w:r w:rsidRPr="00882745">
        <w:rPr>
          <w:noProof w:val="0"/>
        </w:rPr>
        <w:t xml:space="preserve"> Choti, M. A. Expanding criteria for resectability of colorectal liver metastases. </w:t>
      </w:r>
      <w:r w:rsidR="00D103C1">
        <w:rPr>
          <w:i/>
          <w:noProof w:val="0"/>
        </w:rPr>
        <w:t xml:space="preserve">The </w:t>
      </w:r>
      <w:r w:rsidRPr="00882745">
        <w:rPr>
          <w:i/>
          <w:noProof w:val="0"/>
        </w:rPr>
        <w:t>Oncologist.</w:t>
      </w:r>
      <w:r w:rsidRPr="00882745">
        <w:rPr>
          <w:noProof w:val="0"/>
        </w:rPr>
        <w:t xml:space="preserve"> </w:t>
      </w:r>
      <w:r w:rsidRPr="00882745">
        <w:rPr>
          <w:b/>
          <w:noProof w:val="0"/>
        </w:rPr>
        <w:t>13</w:t>
      </w:r>
      <w:r w:rsidRPr="00882745">
        <w:rPr>
          <w:noProof w:val="0"/>
        </w:rPr>
        <w:t xml:space="preserve"> (1), 51-64 (2008).</w:t>
      </w:r>
      <w:bookmarkEnd w:id="4"/>
    </w:p>
    <w:p w14:paraId="6B4B554E" w14:textId="77777777" w:rsidR="00F213DA" w:rsidRDefault="00F213DA" w:rsidP="00894268">
      <w:pPr>
        <w:pStyle w:val="EndNoteBibliography"/>
        <w:widowControl/>
        <w:rPr>
          <w:noProof w:val="0"/>
        </w:rPr>
      </w:pPr>
      <w:bookmarkStart w:id="5" w:name="_ENREF_5"/>
    </w:p>
    <w:p w14:paraId="23A12B68" w14:textId="4D45D110" w:rsidR="00B64EE3" w:rsidRPr="00882745" w:rsidRDefault="00B64EE3" w:rsidP="00894268">
      <w:pPr>
        <w:pStyle w:val="EndNoteBibliography"/>
        <w:widowControl/>
        <w:rPr>
          <w:noProof w:val="0"/>
        </w:rPr>
      </w:pPr>
      <w:r w:rsidRPr="00882745">
        <w:rPr>
          <w:noProof w:val="0"/>
        </w:rPr>
        <w:t>5</w:t>
      </w:r>
      <w:r w:rsidR="00F213DA">
        <w:rPr>
          <w:noProof w:val="0"/>
        </w:rPr>
        <w:t>.</w:t>
      </w:r>
      <w:r w:rsidR="00894268" w:rsidRPr="00882745">
        <w:rPr>
          <w:noProof w:val="0"/>
        </w:rPr>
        <w:t xml:space="preserve"> </w:t>
      </w:r>
      <w:r w:rsidRPr="00882745">
        <w:rPr>
          <w:noProof w:val="0"/>
        </w:rPr>
        <w:t xml:space="preserve">Kennedy, J. E. High-intensity focused ultrasound in the treatment of solid tumours. </w:t>
      </w:r>
      <w:r w:rsidR="00D103C1">
        <w:rPr>
          <w:i/>
          <w:noProof w:val="0"/>
        </w:rPr>
        <w:t>Nature Reviews Cancer</w:t>
      </w:r>
      <w:r w:rsidRPr="00882745">
        <w:rPr>
          <w:i/>
          <w:noProof w:val="0"/>
        </w:rPr>
        <w:t>.</w:t>
      </w:r>
      <w:r w:rsidRPr="00882745">
        <w:rPr>
          <w:noProof w:val="0"/>
        </w:rPr>
        <w:t xml:space="preserve"> </w:t>
      </w:r>
      <w:r w:rsidRPr="00882745">
        <w:rPr>
          <w:b/>
          <w:noProof w:val="0"/>
        </w:rPr>
        <w:t>5</w:t>
      </w:r>
      <w:r w:rsidRPr="00882745">
        <w:rPr>
          <w:noProof w:val="0"/>
        </w:rPr>
        <w:t xml:space="preserve"> (4), 321-327 (2005).</w:t>
      </w:r>
      <w:bookmarkEnd w:id="5"/>
    </w:p>
    <w:p w14:paraId="6E087B4F" w14:textId="77777777" w:rsidR="00F213DA" w:rsidRDefault="00F213DA" w:rsidP="00894268">
      <w:pPr>
        <w:pStyle w:val="EndNoteBibliography"/>
        <w:widowControl/>
        <w:rPr>
          <w:noProof w:val="0"/>
        </w:rPr>
      </w:pPr>
      <w:bookmarkStart w:id="6" w:name="_ENREF_6"/>
    </w:p>
    <w:p w14:paraId="3745868E" w14:textId="6829041A" w:rsidR="00B64EE3" w:rsidRPr="00882745" w:rsidRDefault="00B64EE3" w:rsidP="00894268">
      <w:pPr>
        <w:pStyle w:val="EndNoteBibliography"/>
        <w:widowControl/>
        <w:rPr>
          <w:noProof w:val="0"/>
        </w:rPr>
      </w:pPr>
      <w:r w:rsidRPr="00882745">
        <w:rPr>
          <w:noProof w:val="0"/>
        </w:rPr>
        <w:t>6</w:t>
      </w:r>
      <w:r w:rsidR="00F213DA">
        <w:rPr>
          <w:noProof w:val="0"/>
        </w:rPr>
        <w:t>.</w:t>
      </w:r>
      <w:r w:rsidR="00894268" w:rsidRPr="00882745">
        <w:rPr>
          <w:noProof w:val="0"/>
        </w:rPr>
        <w:t xml:space="preserve"> </w:t>
      </w:r>
      <w:r w:rsidRPr="00882745">
        <w:rPr>
          <w:noProof w:val="0"/>
        </w:rPr>
        <w:t>Uchida, T.</w:t>
      </w:r>
      <w:r w:rsidR="00894268" w:rsidRPr="00882745">
        <w:rPr>
          <w:i/>
          <w:noProof w:val="0"/>
        </w:rPr>
        <w:t xml:space="preserve"> et al.</w:t>
      </w:r>
      <w:r w:rsidRPr="00882745">
        <w:rPr>
          <w:noProof w:val="0"/>
        </w:rPr>
        <w:t xml:space="preserve"> High-intensity focused ultrasound therapy for prostate cancer. </w:t>
      </w:r>
      <w:r w:rsidR="00D103C1">
        <w:rPr>
          <w:i/>
          <w:noProof w:val="0"/>
        </w:rPr>
        <w:t>International Journal of Urology</w:t>
      </w:r>
      <w:r w:rsidRPr="00882745">
        <w:rPr>
          <w:i/>
          <w:noProof w:val="0"/>
        </w:rPr>
        <w:t>.</w:t>
      </w:r>
      <w:r w:rsidRPr="00882745">
        <w:rPr>
          <w:noProof w:val="0"/>
        </w:rPr>
        <w:t xml:space="preserve"> </w:t>
      </w:r>
      <w:r w:rsidRPr="00882745">
        <w:rPr>
          <w:b/>
          <w:noProof w:val="0"/>
        </w:rPr>
        <w:t>19</w:t>
      </w:r>
      <w:r w:rsidRPr="00882745">
        <w:rPr>
          <w:noProof w:val="0"/>
        </w:rPr>
        <w:t xml:space="preserve"> (3), 187-201 (2012).</w:t>
      </w:r>
      <w:bookmarkEnd w:id="6"/>
    </w:p>
    <w:p w14:paraId="170E3CCE" w14:textId="77777777" w:rsidR="00F213DA" w:rsidRDefault="00F213DA" w:rsidP="00894268">
      <w:pPr>
        <w:pStyle w:val="EndNoteBibliography"/>
        <w:widowControl/>
        <w:rPr>
          <w:noProof w:val="0"/>
        </w:rPr>
      </w:pPr>
      <w:bookmarkStart w:id="7" w:name="_ENREF_7"/>
    </w:p>
    <w:p w14:paraId="3694DDC6" w14:textId="4064F2B1" w:rsidR="00B64EE3" w:rsidRPr="00882745" w:rsidRDefault="00B64EE3" w:rsidP="00894268">
      <w:pPr>
        <w:pStyle w:val="EndNoteBibliography"/>
        <w:widowControl/>
        <w:rPr>
          <w:noProof w:val="0"/>
        </w:rPr>
      </w:pPr>
      <w:r w:rsidRPr="00882745">
        <w:rPr>
          <w:noProof w:val="0"/>
        </w:rPr>
        <w:lastRenderedPageBreak/>
        <w:t>7</w:t>
      </w:r>
      <w:r w:rsidR="00F213DA">
        <w:rPr>
          <w:noProof w:val="0"/>
        </w:rPr>
        <w:t>.</w:t>
      </w:r>
      <w:r w:rsidR="00894268" w:rsidRPr="00882745">
        <w:rPr>
          <w:noProof w:val="0"/>
        </w:rPr>
        <w:t xml:space="preserve"> </w:t>
      </w:r>
      <w:r w:rsidRPr="00882745">
        <w:rPr>
          <w:noProof w:val="0"/>
        </w:rPr>
        <w:t>Crouzet, S.</w:t>
      </w:r>
      <w:r w:rsidR="00894268" w:rsidRPr="00882745">
        <w:rPr>
          <w:i/>
          <w:noProof w:val="0"/>
        </w:rPr>
        <w:t xml:space="preserve"> et al.</w:t>
      </w:r>
      <w:r w:rsidRPr="00882745">
        <w:rPr>
          <w:noProof w:val="0"/>
        </w:rPr>
        <w:t xml:space="preserve"> Whole-gland ablation of localized prostate cancer with high-intensity focused ultrasound: oncologic outcomes and morbidity in 1002 patients. </w:t>
      </w:r>
      <w:r w:rsidR="00D103C1">
        <w:rPr>
          <w:i/>
          <w:noProof w:val="0"/>
        </w:rPr>
        <w:t>European Urology</w:t>
      </w:r>
      <w:r w:rsidRPr="00882745">
        <w:rPr>
          <w:i/>
          <w:noProof w:val="0"/>
        </w:rPr>
        <w:t>.</w:t>
      </w:r>
      <w:r w:rsidRPr="00882745">
        <w:rPr>
          <w:noProof w:val="0"/>
        </w:rPr>
        <w:t xml:space="preserve"> </w:t>
      </w:r>
      <w:r w:rsidRPr="00882745">
        <w:rPr>
          <w:b/>
          <w:noProof w:val="0"/>
        </w:rPr>
        <w:t>65</w:t>
      </w:r>
      <w:r w:rsidRPr="00882745">
        <w:rPr>
          <w:noProof w:val="0"/>
        </w:rPr>
        <w:t xml:space="preserve"> (5), 907-914 (2014).</w:t>
      </w:r>
      <w:bookmarkEnd w:id="7"/>
    </w:p>
    <w:p w14:paraId="5E840B1A" w14:textId="77777777" w:rsidR="00F213DA" w:rsidRDefault="00F213DA" w:rsidP="00894268">
      <w:pPr>
        <w:pStyle w:val="EndNoteBibliography"/>
        <w:widowControl/>
        <w:rPr>
          <w:noProof w:val="0"/>
        </w:rPr>
      </w:pPr>
      <w:bookmarkStart w:id="8" w:name="_ENREF_8"/>
    </w:p>
    <w:p w14:paraId="28ACA356" w14:textId="749D57F9" w:rsidR="00B64EE3" w:rsidRPr="00882745" w:rsidRDefault="00B64EE3" w:rsidP="00894268">
      <w:pPr>
        <w:pStyle w:val="EndNoteBibliography"/>
        <w:widowControl/>
        <w:rPr>
          <w:noProof w:val="0"/>
        </w:rPr>
      </w:pPr>
      <w:r w:rsidRPr="00882745">
        <w:rPr>
          <w:noProof w:val="0"/>
        </w:rPr>
        <w:t>8</w:t>
      </w:r>
      <w:r w:rsidR="00F213DA">
        <w:rPr>
          <w:noProof w:val="0"/>
        </w:rPr>
        <w:t>.</w:t>
      </w:r>
      <w:r w:rsidR="00894268" w:rsidRPr="00882745">
        <w:rPr>
          <w:noProof w:val="0"/>
        </w:rPr>
        <w:t xml:space="preserve"> </w:t>
      </w:r>
      <w:r w:rsidRPr="00882745">
        <w:rPr>
          <w:noProof w:val="0"/>
        </w:rPr>
        <w:t>Haar, G. T.</w:t>
      </w:r>
      <w:r w:rsidR="00D103C1">
        <w:rPr>
          <w:noProof w:val="0"/>
        </w:rPr>
        <w:t>,</w:t>
      </w:r>
      <w:r w:rsidRPr="00882745">
        <w:rPr>
          <w:noProof w:val="0"/>
        </w:rPr>
        <w:t xml:space="preserve"> Coussios, C. High intensity focused ultrasound: physical principles and devices. </w:t>
      </w:r>
      <w:r w:rsidR="00D103C1">
        <w:rPr>
          <w:i/>
          <w:noProof w:val="0"/>
        </w:rPr>
        <w:t>International Journal of Hyperthermia</w:t>
      </w:r>
      <w:r w:rsidRPr="00882745">
        <w:rPr>
          <w:i/>
          <w:noProof w:val="0"/>
        </w:rPr>
        <w:t>.</w:t>
      </w:r>
      <w:r w:rsidRPr="00882745">
        <w:rPr>
          <w:noProof w:val="0"/>
        </w:rPr>
        <w:t xml:space="preserve"> </w:t>
      </w:r>
      <w:r w:rsidRPr="00882745">
        <w:rPr>
          <w:b/>
          <w:noProof w:val="0"/>
        </w:rPr>
        <w:t>23</w:t>
      </w:r>
      <w:r w:rsidRPr="00882745">
        <w:rPr>
          <w:noProof w:val="0"/>
        </w:rPr>
        <w:t xml:space="preserve"> (2), 89-104 (2007).</w:t>
      </w:r>
      <w:bookmarkEnd w:id="8"/>
    </w:p>
    <w:p w14:paraId="4546D421" w14:textId="77777777" w:rsidR="00F213DA" w:rsidRDefault="00F213DA" w:rsidP="00894268">
      <w:pPr>
        <w:pStyle w:val="EndNoteBibliography"/>
        <w:widowControl/>
        <w:rPr>
          <w:noProof w:val="0"/>
        </w:rPr>
      </w:pPr>
      <w:bookmarkStart w:id="9" w:name="_ENREF_9"/>
    </w:p>
    <w:p w14:paraId="6099B71A" w14:textId="124BAF99" w:rsidR="00B64EE3" w:rsidRPr="00882745" w:rsidRDefault="00B64EE3" w:rsidP="00894268">
      <w:pPr>
        <w:pStyle w:val="EndNoteBibliography"/>
        <w:widowControl/>
        <w:rPr>
          <w:noProof w:val="0"/>
        </w:rPr>
      </w:pPr>
      <w:r w:rsidRPr="00882745">
        <w:rPr>
          <w:noProof w:val="0"/>
        </w:rPr>
        <w:t>9</w:t>
      </w:r>
      <w:r w:rsidR="00F213DA">
        <w:rPr>
          <w:noProof w:val="0"/>
        </w:rPr>
        <w:t>.</w:t>
      </w:r>
      <w:r w:rsidR="00894268" w:rsidRPr="00882745">
        <w:rPr>
          <w:noProof w:val="0"/>
        </w:rPr>
        <w:t xml:space="preserve"> </w:t>
      </w:r>
      <w:r w:rsidRPr="00882745">
        <w:rPr>
          <w:noProof w:val="0"/>
        </w:rPr>
        <w:t>van Amerongen, M. J., Jenniskens, S. F. M., van den Boezem, P. B., Futterer, J. J.</w:t>
      </w:r>
      <w:r w:rsidR="00D103C1">
        <w:rPr>
          <w:noProof w:val="0"/>
        </w:rPr>
        <w:t>,</w:t>
      </w:r>
      <w:r w:rsidRPr="00882745">
        <w:rPr>
          <w:noProof w:val="0"/>
        </w:rPr>
        <w:t xml:space="preserve"> de Wilt, J. H. W. Radiofrequency ablation compared to surgical resection for curative treatment of patients with colorectal liver metastases - a meta-analysis. </w:t>
      </w:r>
      <w:r w:rsidRPr="00882745">
        <w:rPr>
          <w:i/>
          <w:noProof w:val="0"/>
        </w:rPr>
        <w:t xml:space="preserve">HPB </w:t>
      </w:r>
      <w:r w:rsidRPr="00F8132A">
        <w:rPr>
          <w:noProof w:val="0"/>
        </w:rPr>
        <w:t>(Oxford)</w:t>
      </w:r>
      <w:r w:rsidRPr="00882745">
        <w:rPr>
          <w:i/>
          <w:noProof w:val="0"/>
        </w:rPr>
        <w:t>.</w:t>
      </w:r>
      <w:r w:rsidRPr="00882745">
        <w:rPr>
          <w:noProof w:val="0"/>
        </w:rPr>
        <w:t xml:space="preserve"> </w:t>
      </w:r>
      <w:r w:rsidRPr="00882745">
        <w:rPr>
          <w:b/>
          <w:noProof w:val="0"/>
        </w:rPr>
        <w:t>19</w:t>
      </w:r>
      <w:r w:rsidRPr="00882745">
        <w:rPr>
          <w:noProof w:val="0"/>
        </w:rPr>
        <w:t xml:space="preserve"> (9), 749-756 (2017).</w:t>
      </w:r>
      <w:bookmarkEnd w:id="9"/>
    </w:p>
    <w:p w14:paraId="023C2287" w14:textId="77777777" w:rsidR="00F213DA" w:rsidRDefault="00F213DA" w:rsidP="00894268">
      <w:pPr>
        <w:pStyle w:val="EndNoteBibliography"/>
        <w:widowControl/>
        <w:rPr>
          <w:noProof w:val="0"/>
        </w:rPr>
      </w:pPr>
      <w:bookmarkStart w:id="10" w:name="_ENREF_10"/>
    </w:p>
    <w:p w14:paraId="58D68450" w14:textId="110A03AA" w:rsidR="00B64EE3" w:rsidRPr="00882745" w:rsidRDefault="00B64EE3" w:rsidP="00894268">
      <w:pPr>
        <w:pStyle w:val="EndNoteBibliography"/>
        <w:widowControl/>
        <w:rPr>
          <w:noProof w:val="0"/>
        </w:rPr>
      </w:pPr>
      <w:r w:rsidRPr="00882745">
        <w:rPr>
          <w:noProof w:val="0"/>
        </w:rPr>
        <w:t>10</w:t>
      </w:r>
      <w:r w:rsidR="00F213DA">
        <w:rPr>
          <w:noProof w:val="0"/>
        </w:rPr>
        <w:t>.</w:t>
      </w:r>
      <w:r w:rsidR="00894268" w:rsidRPr="00882745">
        <w:rPr>
          <w:noProof w:val="0"/>
        </w:rPr>
        <w:t xml:space="preserve"> </w:t>
      </w:r>
      <w:r w:rsidRPr="00882745">
        <w:rPr>
          <w:noProof w:val="0"/>
        </w:rPr>
        <w:t>Lin, Z. Y.</w:t>
      </w:r>
      <w:r w:rsidR="00894268" w:rsidRPr="00882745">
        <w:rPr>
          <w:i/>
          <w:noProof w:val="0"/>
        </w:rPr>
        <w:t xml:space="preserve"> et al.</w:t>
      </w:r>
      <w:r w:rsidRPr="00882745">
        <w:rPr>
          <w:noProof w:val="0"/>
        </w:rPr>
        <w:t xml:space="preserve"> Effect of heat sink on the recurrence of small malignant hepatic tumors after radiofrequency ablation. </w:t>
      </w:r>
      <w:r w:rsidR="00D103C1">
        <w:rPr>
          <w:i/>
          <w:noProof w:val="0"/>
        </w:rPr>
        <w:t>Journal of Cancer Research and Therapeutics</w:t>
      </w:r>
      <w:r w:rsidRPr="00882745">
        <w:rPr>
          <w:i/>
          <w:noProof w:val="0"/>
        </w:rPr>
        <w:t>.</w:t>
      </w:r>
      <w:r w:rsidRPr="00882745">
        <w:rPr>
          <w:noProof w:val="0"/>
        </w:rPr>
        <w:t xml:space="preserve"> </w:t>
      </w:r>
      <w:r w:rsidRPr="00882745">
        <w:rPr>
          <w:b/>
          <w:noProof w:val="0"/>
        </w:rPr>
        <w:t>12</w:t>
      </w:r>
      <w:r w:rsidRPr="00882745">
        <w:rPr>
          <w:noProof w:val="0"/>
        </w:rPr>
        <w:t xml:space="preserve"> (Supplement), C153-C158 (2016).</w:t>
      </w:r>
      <w:bookmarkEnd w:id="10"/>
    </w:p>
    <w:p w14:paraId="2810660D" w14:textId="77777777" w:rsidR="00F213DA" w:rsidRDefault="00F213DA" w:rsidP="00894268">
      <w:pPr>
        <w:pStyle w:val="EndNoteBibliography"/>
        <w:widowControl/>
        <w:rPr>
          <w:noProof w:val="0"/>
        </w:rPr>
      </w:pPr>
      <w:bookmarkStart w:id="11" w:name="_ENREF_11"/>
    </w:p>
    <w:p w14:paraId="6ED99DD6" w14:textId="529EC376" w:rsidR="00B64EE3" w:rsidRPr="00882745" w:rsidRDefault="00B64EE3" w:rsidP="00894268">
      <w:pPr>
        <w:pStyle w:val="EndNoteBibliography"/>
        <w:widowControl/>
        <w:rPr>
          <w:noProof w:val="0"/>
        </w:rPr>
      </w:pPr>
      <w:r w:rsidRPr="00882745">
        <w:rPr>
          <w:noProof w:val="0"/>
        </w:rPr>
        <w:t>11</w:t>
      </w:r>
      <w:r w:rsidR="00F213DA">
        <w:rPr>
          <w:noProof w:val="0"/>
        </w:rPr>
        <w:t>.</w:t>
      </w:r>
      <w:r w:rsidR="00894268" w:rsidRPr="00882745">
        <w:rPr>
          <w:noProof w:val="0"/>
        </w:rPr>
        <w:t xml:space="preserve"> </w:t>
      </w:r>
      <w:r w:rsidRPr="00882745">
        <w:rPr>
          <w:noProof w:val="0"/>
        </w:rPr>
        <w:t>Stoltz, A., Gagniere, J., Dupre, A.</w:t>
      </w:r>
      <w:r w:rsidR="00D103C1">
        <w:rPr>
          <w:noProof w:val="0"/>
        </w:rPr>
        <w:t>,</w:t>
      </w:r>
      <w:r w:rsidRPr="00882745">
        <w:rPr>
          <w:noProof w:val="0"/>
        </w:rPr>
        <w:t xml:space="preserve"> Rivoire, M. Radiofrequency ablation for colorectal liver metastases. </w:t>
      </w:r>
      <w:r w:rsidR="00D103C1">
        <w:rPr>
          <w:i/>
          <w:noProof w:val="0"/>
        </w:rPr>
        <w:t>Journal of Visceral Surgery</w:t>
      </w:r>
      <w:r w:rsidRPr="00882745">
        <w:rPr>
          <w:i/>
          <w:noProof w:val="0"/>
        </w:rPr>
        <w:t>.</w:t>
      </w:r>
      <w:r w:rsidRPr="00882745">
        <w:rPr>
          <w:noProof w:val="0"/>
        </w:rPr>
        <w:t xml:space="preserve"> </w:t>
      </w:r>
      <w:r w:rsidRPr="00882745">
        <w:rPr>
          <w:b/>
          <w:noProof w:val="0"/>
        </w:rPr>
        <w:t>151 Suppl 1</w:t>
      </w:r>
      <w:r w:rsidR="00D103C1" w:rsidRPr="00F8132A">
        <w:rPr>
          <w:noProof w:val="0"/>
        </w:rPr>
        <w:t>,</w:t>
      </w:r>
      <w:r w:rsidRPr="00882745">
        <w:rPr>
          <w:noProof w:val="0"/>
        </w:rPr>
        <w:t xml:space="preserve"> S33-44 (2014).</w:t>
      </w:r>
      <w:bookmarkEnd w:id="11"/>
    </w:p>
    <w:p w14:paraId="2786C765" w14:textId="77777777" w:rsidR="00F213DA" w:rsidRDefault="00F213DA" w:rsidP="00894268">
      <w:pPr>
        <w:pStyle w:val="EndNoteBibliography"/>
        <w:widowControl/>
        <w:rPr>
          <w:noProof w:val="0"/>
        </w:rPr>
      </w:pPr>
      <w:bookmarkStart w:id="12" w:name="_ENREF_12"/>
    </w:p>
    <w:p w14:paraId="3BFA1297" w14:textId="12FB872A" w:rsidR="00B64EE3" w:rsidRPr="00882745" w:rsidRDefault="00B64EE3" w:rsidP="00894268">
      <w:pPr>
        <w:pStyle w:val="EndNoteBibliography"/>
        <w:widowControl/>
        <w:rPr>
          <w:noProof w:val="0"/>
        </w:rPr>
      </w:pPr>
      <w:r w:rsidRPr="00882745">
        <w:rPr>
          <w:noProof w:val="0"/>
        </w:rPr>
        <w:t>12</w:t>
      </w:r>
      <w:r w:rsidR="00F213DA">
        <w:rPr>
          <w:noProof w:val="0"/>
        </w:rPr>
        <w:t>.</w:t>
      </w:r>
      <w:r w:rsidR="00894268" w:rsidRPr="00882745">
        <w:rPr>
          <w:noProof w:val="0"/>
        </w:rPr>
        <w:t xml:space="preserve"> </w:t>
      </w:r>
      <w:r w:rsidRPr="00882745">
        <w:rPr>
          <w:noProof w:val="0"/>
        </w:rPr>
        <w:t>Vogl, T. J.</w:t>
      </w:r>
      <w:r w:rsidR="00894268" w:rsidRPr="00882745">
        <w:rPr>
          <w:i/>
          <w:noProof w:val="0"/>
        </w:rPr>
        <w:t xml:space="preserve"> et al.</w:t>
      </w:r>
      <w:r w:rsidRPr="00882745">
        <w:rPr>
          <w:noProof w:val="0"/>
        </w:rPr>
        <w:t xml:space="preserve"> Evaluation of microwave ablation of liver malignancy with enabled constant spatial energy control to achieve a predictable spherical ablation zone. </w:t>
      </w:r>
      <w:r w:rsidR="00D103C1">
        <w:rPr>
          <w:i/>
          <w:noProof w:val="0"/>
        </w:rPr>
        <w:t>International Journal of Hyperthermia</w:t>
      </w:r>
      <w:r w:rsidRPr="00882745">
        <w:rPr>
          <w:i/>
          <w:noProof w:val="0"/>
        </w:rPr>
        <w:t>.</w:t>
      </w:r>
      <w:r w:rsidRPr="00882745">
        <w:rPr>
          <w:noProof w:val="0"/>
        </w:rPr>
        <w:t xml:space="preserve"> </w:t>
      </w:r>
      <w:r w:rsidRPr="00882745">
        <w:rPr>
          <w:b/>
          <w:noProof w:val="0"/>
        </w:rPr>
        <w:t>34</w:t>
      </w:r>
      <w:r w:rsidRPr="00882745">
        <w:rPr>
          <w:noProof w:val="0"/>
        </w:rPr>
        <w:t xml:space="preserve"> (4), 492-500 (2018).</w:t>
      </w:r>
      <w:bookmarkEnd w:id="12"/>
    </w:p>
    <w:p w14:paraId="3A08C4A6" w14:textId="77777777" w:rsidR="00F213DA" w:rsidRDefault="00F213DA" w:rsidP="00894268">
      <w:pPr>
        <w:pStyle w:val="EndNoteBibliography"/>
        <w:widowControl/>
        <w:rPr>
          <w:noProof w:val="0"/>
        </w:rPr>
      </w:pPr>
      <w:bookmarkStart w:id="13" w:name="_ENREF_13"/>
    </w:p>
    <w:p w14:paraId="571B7CCF" w14:textId="182A291B" w:rsidR="00B64EE3" w:rsidRPr="00882745" w:rsidRDefault="00B64EE3" w:rsidP="00894268">
      <w:pPr>
        <w:pStyle w:val="EndNoteBibliography"/>
        <w:widowControl/>
        <w:rPr>
          <w:noProof w:val="0"/>
        </w:rPr>
      </w:pPr>
      <w:r w:rsidRPr="00882745">
        <w:rPr>
          <w:noProof w:val="0"/>
        </w:rPr>
        <w:t>13</w:t>
      </w:r>
      <w:r w:rsidR="00F213DA">
        <w:rPr>
          <w:noProof w:val="0"/>
        </w:rPr>
        <w:t>.</w:t>
      </w:r>
      <w:r w:rsidR="00894268" w:rsidRPr="00882745">
        <w:rPr>
          <w:noProof w:val="0"/>
        </w:rPr>
        <w:t xml:space="preserve"> </w:t>
      </w:r>
      <w:r w:rsidRPr="00882745">
        <w:rPr>
          <w:noProof w:val="0"/>
        </w:rPr>
        <w:t>Shady, W.</w:t>
      </w:r>
      <w:r w:rsidR="00894268" w:rsidRPr="00882745">
        <w:rPr>
          <w:i/>
          <w:noProof w:val="0"/>
        </w:rPr>
        <w:t xml:space="preserve"> et al.</w:t>
      </w:r>
      <w:r w:rsidRPr="00882745">
        <w:rPr>
          <w:noProof w:val="0"/>
        </w:rPr>
        <w:t xml:space="preserve"> Percutaneous Microwave </w:t>
      </w:r>
      <w:r w:rsidR="00894268" w:rsidRPr="00882745">
        <w:rPr>
          <w:i/>
          <w:noProof w:val="0"/>
        </w:rPr>
        <w:t>versus</w:t>
      </w:r>
      <w:r w:rsidRPr="00882745">
        <w:rPr>
          <w:noProof w:val="0"/>
        </w:rPr>
        <w:t xml:space="preserve"> Radiofrequency Ablation of Colorectal Liver Metastases: Ablation with Clear Margins (A0) Provides the Best Local Tumor Control. </w:t>
      </w:r>
      <w:r w:rsidR="00D103C1">
        <w:rPr>
          <w:i/>
          <w:noProof w:val="0"/>
        </w:rPr>
        <w:t>Journal of Vascular and Interventional Radiology</w:t>
      </w:r>
      <w:r w:rsidRPr="00882745">
        <w:rPr>
          <w:i/>
          <w:noProof w:val="0"/>
        </w:rPr>
        <w:t>.</w:t>
      </w:r>
      <w:r w:rsidRPr="00882745">
        <w:rPr>
          <w:noProof w:val="0"/>
        </w:rPr>
        <w:t xml:space="preserve"> </w:t>
      </w:r>
      <w:r w:rsidRPr="00882745">
        <w:rPr>
          <w:b/>
          <w:noProof w:val="0"/>
        </w:rPr>
        <w:t>29</w:t>
      </w:r>
      <w:r w:rsidRPr="00882745">
        <w:rPr>
          <w:noProof w:val="0"/>
        </w:rPr>
        <w:t xml:space="preserve"> (2), 268-275 e261 (2018).</w:t>
      </w:r>
      <w:bookmarkEnd w:id="13"/>
    </w:p>
    <w:p w14:paraId="6F332CD8" w14:textId="77777777" w:rsidR="00F213DA" w:rsidRDefault="00F213DA" w:rsidP="00894268">
      <w:pPr>
        <w:pStyle w:val="EndNoteBibliography"/>
        <w:widowControl/>
        <w:rPr>
          <w:noProof w:val="0"/>
        </w:rPr>
      </w:pPr>
      <w:bookmarkStart w:id="14" w:name="_ENREF_14"/>
    </w:p>
    <w:p w14:paraId="7816E39D" w14:textId="2477B79E" w:rsidR="00B64EE3" w:rsidRPr="00882745" w:rsidRDefault="00B64EE3" w:rsidP="00894268">
      <w:pPr>
        <w:pStyle w:val="EndNoteBibliography"/>
        <w:widowControl/>
        <w:rPr>
          <w:noProof w:val="0"/>
        </w:rPr>
      </w:pPr>
      <w:r w:rsidRPr="00882745">
        <w:rPr>
          <w:noProof w:val="0"/>
        </w:rPr>
        <w:t>14</w:t>
      </w:r>
      <w:r w:rsidR="00F213DA">
        <w:rPr>
          <w:noProof w:val="0"/>
        </w:rPr>
        <w:t>.</w:t>
      </w:r>
      <w:r w:rsidR="00894268" w:rsidRPr="00882745">
        <w:rPr>
          <w:noProof w:val="0"/>
        </w:rPr>
        <w:t xml:space="preserve"> </w:t>
      </w:r>
      <w:r w:rsidRPr="00882745">
        <w:rPr>
          <w:noProof w:val="0"/>
        </w:rPr>
        <w:t>Dupre, A.</w:t>
      </w:r>
      <w:r w:rsidR="00894268" w:rsidRPr="00882745">
        <w:rPr>
          <w:i/>
          <w:noProof w:val="0"/>
        </w:rPr>
        <w:t xml:space="preserve"> et al.</w:t>
      </w:r>
      <w:r w:rsidRPr="00882745">
        <w:rPr>
          <w:noProof w:val="0"/>
        </w:rPr>
        <w:t xml:space="preserve"> First Clinical Experience of Intra-Operative High Intensity Focused Ultrasound in Patients with Colorectal Liver Metastases: A Phase I-IIa Study. </w:t>
      </w:r>
      <w:r w:rsidRPr="00882745">
        <w:rPr>
          <w:i/>
          <w:noProof w:val="0"/>
        </w:rPr>
        <w:t>PLoS One.</w:t>
      </w:r>
      <w:r w:rsidRPr="00882745">
        <w:rPr>
          <w:noProof w:val="0"/>
        </w:rPr>
        <w:t xml:space="preserve"> </w:t>
      </w:r>
      <w:r w:rsidRPr="00882745">
        <w:rPr>
          <w:b/>
          <w:noProof w:val="0"/>
        </w:rPr>
        <w:t>10</w:t>
      </w:r>
      <w:r w:rsidRPr="00882745">
        <w:rPr>
          <w:noProof w:val="0"/>
        </w:rPr>
        <w:t xml:space="preserve"> (2), e0118212 (2015).</w:t>
      </w:r>
      <w:bookmarkEnd w:id="14"/>
    </w:p>
    <w:p w14:paraId="4507AEB7" w14:textId="77777777" w:rsidR="00F213DA" w:rsidRDefault="00F213DA" w:rsidP="00894268">
      <w:pPr>
        <w:pStyle w:val="EndNoteBibliography"/>
        <w:widowControl/>
        <w:rPr>
          <w:noProof w:val="0"/>
        </w:rPr>
      </w:pPr>
      <w:bookmarkStart w:id="15" w:name="_ENREF_15"/>
    </w:p>
    <w:p w14:paraId="6E450F4E" w14:textId="6E7C26FB" w:rsidR="00B64EE3" w:rsidRPr="00882745" w:rsidRDefault="00B64EE3" w:rsidP="00894268">
      <w:pPr>
        <w:pStyle w:val="EndNoteBibliography"/>
        <w:widowControl/>
        <w:rPr>
          <w:noProof w:val="0"/>
        </w:rPr>
      </w:pPr>
      <w:r w:rsidRPr="00882745">
        <w:rPr>
          <w:noProof w:val="0"/>
        </w:rPr>
        <w:t>15</w:t>
      </w:r>
      <w:r w:rsidR="00F213DA">
        <w:rPr>
          <w:noProof w:val="0"/>
        </w:rPr>
        <w:t>.</w:t>
      </w:r>
      <w:r w:rsidR="00894268" w:rsidRPr="00882745">
        <w:rPr>
          <w:noProof w:val="0"/>
        </w:rPr>
        <w:t xml:space="preserve"> </w:t>
      </w:r>
      <w:r w:rsidRPr="00882745">
        <w:rPr>
          <w:noProof w:val="0"/>
        </w:rPr>
        <w:t>Aubry, J. F.</w:t>
      </w:r>
      <w:r w:rsidR="00894268" w:rsidRPr="00882745">
        <w:rPr>
          <w:i/>
          <w:noProof w:val="0"/>
        </w:rPr>
        <w:t xml:space="preserve"> et al.</w:t>
      </w:r>
      <w:r w:rsidRPr="00882745">
        <w:rPr>
          <w:noProof w:val="0"/>
        </w:rPr>
        <w:t xml:space="preserve"> The road to clinical use of high-intensity focused ultrasound for liver cancer: technical and clinical consensus. </w:t>
      </w:r>
      <w:r w:rsidR="00D103C1">
        <w:rPr>
          <w:i/>
          <w:noProof w:val="0"/>
        </w:rPr>
        <w:t>Journal of Therapeutic Ultrasound</w:t>
      </w:r>
      <w:r w:rsidRPr="00882745">
        <w:rPr>
          <w:i/>
          <w:noProof w:val="0"/>
        </w:rPr>
        <w:t>.</w:t>
      </w:r>
      <w:r w:rsidRPr="00882745">
        <w:rPr>
          <w:noProof w:val="0"/>
        </w:rPr>
        <w:t xml:space="preserve"> </w:t>
      </w:r>
      <w:r w:rsidRPr="00882745">
        <w:rPr>
          <w:b/>
          <w:noProof w:val="0"/>
        </w:rPr>
        <w:t>1</w:t>
      </w:r>
      <w:r w:rsidR="00D103C1" w:rsidRPr="00F8132A">
        <w:rPr>
          <w:noProof w:val="0"/>
        </w:rPr>
        <w:t>,</w:t>
      </w:r>
      <w:r w:rsidRPr="00882745">
        <w:rPr>
          <w:noProof w:val="0"/>
        </w:rPr>
        <w:t xml:space="preserve"> 13 (2013).</w:t>
      </w:r>
      <w:bookmarkEnd w:id="15"/>
    </w:p>
    <w:p w14:paraId="5F8C3ED7" w14:textId="77777777" w:rsidR="00F213DA" w:rsidRDefault="00F213DA" w:rsidP="00894268">
      <w:pPr>
        <w:pStyle w:val="EndNoteBibliography"/>
        <w:widowControl/>
        <w:rPr>
          <w:noProof w:val="0"/>
        </w:rPr>
      </w:pPr>
      <w:bookmarkStart w:id="16" w:name="_ENREF_16"/>
    </w:p>
    <w:p w14:paraId="5A664644" w14:textId="0DAED792" w:rsidR="00B64EE3" w:rsidRPr="00882745" w:rsidRDefault="00B64EE3" w:rsidP="00F8132A">
      <w:pPr>
        <w:pStyle w:val="EndNoteBibliography"/>
        <w:widowControl/>
        <w:rPr>
          <w:noProof w:val="0"/>
        </w:rPr>
      </w:pPr>
      <w:r w:rsidRPr="00882745">
        <w:rPr>
          <w:noProof w:val="0"/>
        </w:rPr>
        <w:t>16</w:t>
      </w:r>
      <w:r w:rsidR="00F213DA">
        <w:rPr>
          <w:noProof w:val="0"/>
        </w:rPr>
        <w:t>.</w:t>
      </w:r>
      <w:r w:rsidR="00894268" w:rsidRPr="00882745">
        <w:rPr>
          <w:noProof w:val="0"/>
        </w:rPr>
        <w:t xml:space="preserve"> </w:t>
      </w:r>
      <w:bookmarkEnd w:id="16"/>
      <w:proofErr w:type="spellStart"/>
      <w:r w:rsidR="00F8132A">
        <w:rPr>
          <w:noProof w:val="0"/>
        </w:rPr>
        <w:t>Melodelima</w:t>
      </w:r>
      <w:proofErr w:type="spellEnd"/>
      <w:r w:rsidR="00B32BC5">
        <w:rPr>
          <w:noProof w:val="0"/>
        </w:rPr>
        <w:t>,</w:t>
      </w:r>
      <w:r w:rsidR="00F8132A">
        <w:rPr>
          <w:noProof w:val="0"/>
        </w:rPr>
        <w:t xml:space="preserve"> D., </w:t>
      </w:r>
      <w:proofErr w:type="spellStart"/>
      <w:r w:rsidR="00F8132A">
        <w:rPr>
          <w:noProof w:val="0"/>
        </w:rPr>
        <w:t>N</w:t>
      </w:r>
      <w:r w:rsidR="00B32BC5">
        <w:rPr>
          <w:noProof w:val="0"/>
        </w:rPr>
        <w:t>'Djin</w:t>
      </w:r>
      <w:proofErr w:type="spellEnd"/>
      <w:r w:rsidR="00B32BC5">
        <w:rPr>
          <w:noProof w:val="0"/>
        </w:rPr>
        <w:t>, W.</w:t>
      </w:r>
      <w:r w:rsidR="00F8132A">
        <w:rPr>
          <w:noProof w:val="0"/>
        </w:rPr>
        <w:t xml:space="preserve"> A., </w:t>
      </w:r>
      <w:proofErr w:type="spellStart"/>
      <w:r w:rsidR="00F8132A">
        <w:rPr>
          <w:noProof w:val="0"/>
        </w:rPr>
        <w:t>Parmentier</w:t>
      </w:r>
      <w:proofErr w:type="spellEnd"/>
      <w:r w:rsidR="00B32BC5">
        <w:rPr>
          <w:noProof w:val="0"/>
        </w:rPr>
        <w:t>,</w:t>
      </w:r>
      <w:r w:rsidR="00F8132A">
        <w:rPr>
          <w:noProof w:val="0"/>
        </w:rPr>
        <w:t xml:space="preserve"> H., Chesnais</w:t>
      </w:r>
      <w:r w:rsidR="00B32BC5">
        <w:rPr>
          <w:noProof w:val="0"/>
        </w:rPr>
        <w:t>,</w:t>
      </w:r>
      <w:r w:rsidR="00F8132A">
        <w:rPr>
          <w:noProof w:val="0"/>
        </w:rPr>
        <w:t xml:space="preserve"> S., </w:t>
      </w:r>
      <w:proofErr w:type="spellStart"/>
      <w:r w:rsidR="00F8132A">
        <w:rPr>
          <w:noProof w:val="0"/>
        </w:rPr>
        <w:t>Rivoire</w:t>
      </w:r>
      <w:proofErr w:type="spellEnd"/>
      <w:r w:rsidR="00B32BC5">
        <w:rPr>
          <w:noProof w:val="0"/>
        </w:rPr>
        <w:t>,</w:t>
      </w:r>
      <w:r w:rsidR="00F8132A">
        <w:rPr>
          <w:noProof w:val="0"/>
        </w:rPr>
        <w:t xml:space="preserve"> M., </w:t>
      </w:r>
      <w:proofErr w:type="spellStart"/>
      <w:r w:rsidR="00F8132A">
        <w:rPr>
          <w:noProof w:val="0"/>
        </w:rPr>
        <w:t>Chapelon</w:t>
      </w:r>
      <w:proofErr w:type="spellEnd"/>
      <w:r w:rsidR="00B32BC5">
        <w:rPr>
          <w:noProof w:val="0"/>
        </w:rPr>
        <w:t>,</w:t>
      </w:r>
      <w:r w:rsidR="00F8132A">
        <w:rPr>
          <w:noProof w:val="0"/>
        </w:rPr>
        <w:t xml:space="preserve"> J.</w:t>
      </w:r>
      <w:r w:rsidR="00B32BC5">
        <w:rPr>
          <w:noProof w:val="0"/>
        </w:rPr>
        <w:t xml:space="preserve"> </w:t>
      </w:r>
      <w:r w:rsidR="00F8132A">
        <w:rPr>
          <w:noProof w:val="0"/>
        </w:rPr>
        <w:t xml:space="preserve">Y. Ultrasound surgery with a toric transducer allows the treatment of large volumes over short periods of time. </w:t>
      </w:r>
      <w:r w:rsidR="00F8132A" w:rsidRPr="00F8132A">
        <w:rPr>
          <w:i/>
          <w:noProof w:val="0"/>
        </w:rPr>
        <w:t>Applied Physics Letters</w:t>
      </w:r>
      <w:r w:rsidR="00F8132A">
        <w:rPr>
          <w:noProof w:val="0"/>
        </w:rPr>
        <w:t xml:space="preserve">. </w:t>
      </w:r>
      <w:r w:rsidR="00F8132A" w:rsidRPr="00F8132A">
        <w:rPr>
          <w:b/>
          <w:noProof w:val="0"/>
        </w:rPr>
        <w:t>91</w:t>
      </w:r>
      <w:r w:rsidR="00F8132A">
        <w:rPr>
          <w:noProof w:val="0"/>
        </w:rPr>
        <w:t xml:space="preserve"> (19), 193901 (2007).</w:t>
      </w:r>
    </w:p>
    <w:p w14:paraId="20CBF88D" w14:textId="77777777" w:rsidR="00F213DA" w:rsidRDefault="00F213DA" w:rsidP="00894268">
      <w:pPr>
        <w:pStyle w:val="EndNoteBibliography"/>
        <w:widowControl/>
        <w:rPr>
          <w:noProof w:val="0"/>
        </w:rPr>
      </w:pPr>
      <w:bookmarkStart w:id="17" w:name="_ENREF_17"/>
      <w:bookmarkStart w:id="18" w:name="_GoBack"/>
      <w:bookmarkEnd w:id="18"/>
    </w:p>
    <w:p w14:paraId="78EA281C" w14:textId="5E60DF01" w:rsidR="00B64EE3" w:rsidRPr="00882745" w:rsidRDefault="00B64EE3">
      <w:pPr>
        <w:pStyle w:val="EndNoteBibliography"/>
        <w:widowControl/>
        <w:rPr>
          <w:noProof w:val="0"/>
        </w:rPr>
      </w:pPr>
      <w:r w:rsidRPr="00882745">
        <w:rPr>
          <w:noProof w:val="0"/>
        </w:rPr>
        <w:t>17</w:t>
      </w:r>
      <w:r w:rsidR="00F213DA">
        <w:rPr>
          <w:noProof w:val="0"/>
        </w:rPr>
        <w:t>.</w:t>
      </w:r>
      <w:r w:rsidR="00894268" w:rsidRPr="00882745">
        <w:rPr>
          <w:noProof w:val="0"/>
        </w:rPr>
        <w:t xml:space="preserve"> </w:t>
      </w:r>
      <w:r w:rsidRPr="00882745">
        <w:rPr>
          <w:noProof w:val="0"/>
        </w:rPr>
        <w:t>N'Djin, W. A.</w:t>
      </w:r>
      <w:r w:rsidR="00894268" w:rsidRPr="00882745">
        <w:rPr>
          <w:i/>
          <w:noProof w:val="0"/>
        </w:rPr>
        <w:t xml:space="preserve"> et al.</w:t>
      </w:r>
      <w:r w:rsidRPr="00882745">
        <w:rPr>
          <w:noProof w:val="0"/>
        </w:rPr>
        <w:t xml:space="preserve"> Utility of a tumor-mimic model for the evaluation of the accuracy of HIFU treatments. results of </w:t>
      </w:r>
      <w:r w:rsidR="00894268" w:rsidRPr="00882745">
        <w:rPr>
          <w:i/>
          <w:noProof w:val="0"/>
        </w:rPr>
        <w:t>in vitro</w:t>
      </w:r>
      <w:r w:rsidRPr="00882745">
        <w:rPr>
          <w:noProof w:val="0"/>
        </w:rPr>
        <w:t xml:space="preserve"> experiments in the liver. </w:t>
      </w:r>
      <w:r w:rsidR="00D103C1">
        <w:rPr>
          <w:i/>
          <w:noProof w:val="0"/>
        </w:rPr>
        <w:t>Ultrasound in Medicine &amp; Biology</w:t>
      </w:r>
      <w:r w:rsidRPr="00882745">
        <w:rPr>
          <w:i/>
          <w:noProof w:val="0"/>
        </w:rPr>
        <w:t>.</w:t>
      </w:r>
      <w:r w:rsidRPr="00882745">
        <w:rPr>
          <w:noProof w:val="0"/>
        </w:rPr>
        <w:t xml:space="preserve"> </w:t>
      </w:r>
      <w:r w:rsidRPr="00882745">
        <w:rPr>
          <w:b/>
          <w:noProof w:val="0"/>
        </w:rPr>
        <w:t>34</w:t>
      </w:r>
      <w:r w:rsidRPr="00882745">
        <w:rPr>
          <w:noProof w:val="0"/>
        </w:rPr>
        <w:t xml:space="preserve"> (12), 1934-1943 (2008).</w:t>
      </w:r>
      <w:bookmarkEnd w:id="17"/>
    </w:p>
    <w:p w14:paraId="34B97C36" w14:textId="77777777" w:rsidR="00F213DA" w:rsidRDefault="00F213DA" w:rsidP="00894268">
      <w:pPr>
        <w:pStyle w:val="EndNoteBibliography"/>
        <w:widowControl/>
        <w:rPr>
          <w:noProof w:val="0"/>
        </w:rPr>
      </w:pPr>
      <w:bookmarkStart w:id="19" w:name="_ENREF_18"/>
    </w:p>
    <w:p w14:paraId="0278168D" w14:textId="41487CCA" w:rsidR="00B64EE3" w:rsidRPr="00882745" w:rsidRDefault="00B64EE3" w:rsidP="00894268">
      <w:pPr>
        <w:pStyle w:val="EndNoteBibliography"/>
        <w:widowControl/>
        <w:rPr>
          <w:noProof w:val="0"/>
        </w:rPr>
      </w:pPr>
      <w:r w:rsidRPr="00882745">
        <w:rPr>
          <w:noProof w:val="0"/>
        </w:rPr>
        <w:t>18</w:t>
      </w:r>
      <w:r w:rsidR="00F213DA">
        <w:rPr>
          <w:noProof w:val="0"/>
        </w:rPr>
        <w:t>.</w:t>
      </w:r>
      <w:r w:rsidR="00894268" w:rsidRPr="00882745">
        <w:rPr>
          <w:noProof w:val="0"/>
        </w:rPr>
        <w:t xml:space="preserve"> </w:t>
      </w:r>
      <w:r w:rsidRPr="00882745">
        <w:rPr>
          <w:noProof w:val="0"/>
        </w:rPr>
        <w:t>Melodelima, D.</w:t>
      </w:r>
      <w:r w:rsidR="00894268" w:rsidRPr="00882745">
        <w:rPr>
          <w:i/>
          <w:noProof w:val="0"/>
        </w:rPr>
        <w:t xml:space="preserve"> et al.</w:t>
      </w:r>
      <w:r w:rsidRPr="00882745">
        <w:rPr>
          <w:noProof w:val="0"/>
        </w:rPr>
        <w:t xml:space="preserve"> Thermal ablation produced using a surgical toroidal high-intensity focused ultrasound device is independent from hepatic inflow occlusion. </w:t>
      </w:r>
      <w:r w:rsidR="00D103C1">
        <w:rPr>
          <w:i/>
          <w:noProof w:val="0"/>
        </w:rPr>
        <w:t>Physics in Medicine &amp; Biology</w:t>
      </w:r>
      <w:r w:rsidRPr="00882745">
        <w:rPr>
          <w:i/>
          <w:noProof w:val="0"/>
        </w:rPr>
        <w:t>.</w:t>
      </w:r>
      <w:r w:rsidRPr="00882745">
        <w:rPr>
          <w:noProof w:val="0"/>
        </w:rPr>
        <w:t xml:space="preserve"> </w:t>
      </w:r>
      <w:r w:rsidRPr="00882745">
        <w:rPr>
          <w:b/>
          <w:noProof w:val="0"/>
        </w:rPr>
        <w:t>54</w:t>
      </w:r>
      <w:r w:rsidRPr="00882745">
        <w:rPr>
          <w:noProof w:val="0"/>
        </w:rPr>
        <w:t xml:space="preserve"> (20) (2009).</w:t>
      </w:r>
      <w:bookmarkEnd w:id="19"/>
    </w:p>
    <w:p w14:paraId="27934CD5" w14:textId="77777777" w:rsidR="00F213DA" w:rsidRDefault="00F213DA" w:rsidP="00894268">
      <w:pPr>
        <w:pStyle w:val="EndNoteBibliography"/>
        <w:widowControl/>
        <w:rPr>
          <w:noProof w:val="0"/>
        </w:rPr>
      </w:pPr>
      <w:bookmarkStart w:id="20" w:name="_ENREF_19"/>
    </w:p>
    <w:p w14:paraId="650C7E13" w14:textId="003F7CEF" w:rsidR="00B64EE3" w:rsidRPr="00882745" w:rsidRDefault="00B64EE3">
      <w:pPr>
        <w:pStyle w:val="EndNoteBibliography"/>
        <w:widowControl/>
        <w:rPr>
          <w:noProof w:val="0"/>
        </w:rPr>
      </w:pPr>
      <w:r w:rsidRPr="00882745">
        <w:rPr>
          <w:noProof w:val="0"/>
        </w:rPr>
        <w:t>19</w:t>
      </w:r>
      <w:r w:rsidR="00F213DA">
        <w:rPr>
          <w:noProof w:val="0"/>
        </w:rPr>
        <w:t>.</w:t>
      </w:r>
      <w:r w:rsidR="00894268" w:rsidRPr="00882745">
        <w:rPr>
          <w:noProof w:val="0"/>
        </w:rPr>
        <w:t xml:space="preserve"> </w:t>
      </w:r>
      <w:r w:rsidRPr="00882745">
        <w:rPr>
          <w:noProof w:val="0"/>
        </w:rPr>
        <w:t>Melodelima, D.</w:t>
      </w:r>
      <w:r w:rsidR="00894268" w:rsidRPr="00882745">
        <w:rPr>
          <w:i/>
          <w:noProof w:val="0"/>
        </w:rPr>
        <w:t xml:space="preserve"> et al.</w:t>
      </w:r>
      <w:r w:rsidRPr="00882745">
        <w:rPr>
          <w:noProof w:val="0"/>
        </w:rPr>
        <w:t xml:space="preserve"> Thermal ablation by high-intensity-focused ultrasound using a toroid transducer increases the coagulated volume. Results of animal experiments. </w:t>
      </w:r>
      <w:r w:rsidR="00D103C1">
        <w:rPr>
          <w:i/>
          <w:noProof w:val="0"/>
        </w:rPr>
        <w:t>Ultrasound in Medicine &amp; Biology</w:t>
      </w:r>
      <w:r w:rsidRPr="00882745">
        <w:rPr>
          <w:i/>
          <w:noProof w:val="0"/>
        </w:rPr>
        <w:t>.</w:t>
      </w:r>
      <w:r w:rsidRPr="00882745">
        <w:rPr>
          <w:noProof w:val="0"/>
        </w:rPr>
        <w:t xml:space="preserve"> </w:t>
      </w:r>
      <w:r w:rsidRPr="00882745">
        <w:rPr>
          <w:b/>
          <w:noProof w:val="0"/>
        </w:rPr>
        <w:t>35</w:t>
      </w:r>
      <w:r w:rsidRPr="00882745">
        <w:rPr>
          <w:noProof w:val="0"/>
        </w:rPr>
        <w:t xml:space="preserve"> (3), 425-435 (2009).</w:t>
      </w:r>
      <w:bookmarkEnd w:id="20"/>
    </w:p>
    <w:p w14:paraId="7747FD48" w14:textId="77777777" w:rsidR="00F213DA" w:rsidRDefault="00F213DA" w:rsidP="00894268">
      <w:pPr>
        <w:pStyle w:val="EndNoteBibliography"/>
        <w:widowControl/>
        <w:rPr>
          <w:noProof w:val="0"/>
        </w:rPr>
      </w:pPr>
      <w:bookmarkStart w:id="21" w:name="_ENREF_20"/>
    </w:p>
    <w:p w14:paraId="57881266" w14:textId="1EA89373" w:rsidR="00B64EE3" w:rsidRPr="00882745" w:rsidRDefault="00B64EE3" w:rsidP="00894268">
      <w:pPr>
        <w:pStyle w:val="EndNoteBibliography"/>
        <w:widowControl/>
        <w:rPr>
          <w:noProof w:val="0"/>
        </w:rPr>
      </w:pPr>
      <w:r w:rsidRPr="00882745">
        <w:rPr>
          <w:noProof w:val="0"/>
        </w:rPr>
        <w:t>20</w:t>
      </w:r>
      <w:r w:rsidR="00F213DA">
        <w:rPr>
          <w:noProof w:val="0"/>
        </w:rPr>
        <w:t>.</w:t>
      </w:r>
      <w:r w:rsidR="00894268" w:rsidRPr="00882745">
        <w:rPr>
          <w:noProof w:val="0"/>
        </w:rPr>
        <w:t xml:space="preserve"> </w:t>
      </w:r>
      <w:r w:rsidRPr="00882745">
        <w:rPr>
          <w:noProof w:val="0"/>
        </w:rPr>
        <w:t>Parmentier, H.</w:t>
      </w:r>
      <w:r w:rsidR="00894268" w:rsidRPr="00882745">
        <w:rPr>
          <w:i/>
          <w:noProof w:val="0"/>
        </w:rPr>
        <w:t xml:space="preserve"> et al.</w:t>
      </w:r>
      <w:r w:rsidRPr="00882745">
        <w:rPr>
          <w:noProof w:val="0"/>
        </w:rPr>
        <w:t xml:space="preserve"> High-intensity focused ultrasound ablation for the treatment of colorectal liver metastases during an open procedure: study on the pig. </w:t>
      </w:r>
      <w:r w:rsidR="00D103C1">
        <w:rPr>
          <w:i/>
          <w:noProof w:val="0"/>
        </w:rPr>
        <w:t>Annals of Surgery</w:t>
      </w:r>
      <w:r w:rsidRPr="00882745">
        <w:rPr>
          <w:i/>
          <w:noProof w:val="0"/>
        </w:rPr>
        <w:t>.</w:t>
      </w:r>
      <w:r w:rsidRPr="00882745">
        <w:rPr>
          <w:noProof w:val="0"/>
        </w:rPr>
        <w:t xml:space="preserve"> </w:t>
      </w:r>
      <w:r w:rsidRPr="00882745">
        <w:rPr>
          <w:b/>
          <w:noProof w:val="0"/>
        </w:rPr>
        <w:t>249</w:t>
      </w:r>
      <w:r w:rsidRPr="00882745">
        <w:rPr>
          <w:noProof w:val="0"/>
        </w:rPr>
        <w:t xml:space="preserve"> (1), 129-136 (2009).</w:t>
      </w:r>
      <w:bookmarkEnd w:id="21"/>
    </w:p>
    <w:p w14:paraId="3D0DC952" w14:textId="77777777" w:rsidR="00F213DA" w:rsidRDefault="00F213DA" w:rsidP="00894268">
      <w:pPr>
        <w:pStyle w:val="EndNoteBibliography"/>
        <w:widowControl/>
        <w:rPr>
          <w:noProof w:val="0"/>
        </w:rPr>
      </w:pPr>
      <w:bookmarkStart w:id="22" w:name="_ENREF_21"/>
    </w:p>
    <w:p w14:paraId="3012544F" w14:textId="1CB72021" w:rsidR="00B64EE3" w:rsidRPr="00882745" w:rsidRDefault="00B64EE3" w:rsidP="00894268">
      <w:pPr>
        <w:pStyle w:val="EndNoteBibliography"/>
        <w:widowControl/>
        <w:rPr>
          <w:noProof w:val="0"/>
        </w:rPr>
      </w:pPr>
      <w:r w:rsidRPr="00882745">
        <w:rPr>
          <w:noProof w:val="0"/>
        </w:rPr>
        <w:t>21</w:t>
      </w:r>
      <w:r w:rsidR="00F213DA">
        <w:rPr>
          <w:noProof w:val="0"/>
        </w:rPr>
        <w:t>.</w:t>
      </w:r>
      <w:r w:rsidR="00894268" w:rsidRPr="00882745">
        <w:rPr>
          <w:noProof w:val="0"/>
        </w:rPr>
        <w:t xml:space="preserve"> </w:t>
      </w:r>
      <w:r w:rsidRPr="00882745">
        <w:rPr>
          <w:noProof w:val="0"/>
        </w:rPr>
        <w:t>Lee, Y. J.</w:t>
      </w:r>
      <w:r w:rsidR="00D103C1">
        <w:rPr>
          <w:noProof w:val="0"/>
        </w:rPr>
        <w:t>,</w:t>
      </w:r>
      <w:r w:rsidRPr="00882745">
        <w:rPr>
          <w:noProof w:val="0"/>
        </w:rPr>
        <w:t xml:space="preserve"> Wesley, R. A. Statistical contributions to phase II trials in cancer: interpretation, analysis and design. </w:t>
      </w:r>
      <w:r w:rsidR="00D103C1">
        <w:rPr>
          <w:i/>
          <w:noProof w:val="0"/>
        </w:rPr>
        <w:t>Seminars in Oncology</w:t>
      </w:r>
      <w:r w:rsidRPr="00882745">
        <w:rPr>
          <w:i/>
          <w:noProof w:val="0"/>
        </w:rPr>
        <w:t>.</w:t>
      </w:r>
      <w:r w:rsidRPr="00882745">
        <w:rPr>
          <w:noProof w:val="0"/>
        </w:rPr>
        <w:t xml:space="preserve"> </w:t>
      </w:r>
      <w:r w:rsidRPr="00882745">
        <w:rPr>
          <w:b/>
          <w:noProof w:val="0"/>
        </w:rPr>
        <w:t>8</w:t>
      </w:r>
      <w:r w:rsidRPr="00882745">
        <w:rPr>
          <w:noProof w:val="0"/>
        </w:rPr>
        <w:t xml:space="preserve"> (4), 403-416 (1981).</w:t>
      </w:r>
      <w:bookmarkEnd w:id="22"/>
    </w:p>
    <w:p w14:paraId="0E5F9FB4" w14:textId="77777777" w:rsidR="00F213DA" w:rsidRDefault="00F213DA" w:rsidP="00894268">
      <w:pPr>
        <w:pStyle w:val="EndNoteBibliography"/>
        <w:widowControl/>
        <w:rPr>
          <w:noProof w:val="0"/>
        </w:rPr>
      </w:pPr>
      <w:bookmarkStart w:id="23" w:name="_ENREF_22"/>
    </w:p>
    <w:p w14:paraId="0E44D34E" w14:textId="04BB394C" w:rsidR="00B64EE3" w:rsidRPr="00882745" w:rsidRDefault="00B64EE3" w:rsidP="00894268">
      <w:pPr>
        <w:pStyle w:val="EndNoteBibliography"/>
        <w:widowControl/>
        <w:rPr>
          <w:noProof w:val="0"/>
        </w:rPr>
      </w:pPr>
      <w:r w:rsidRPr="00882745">
        <w:rPr>
          <w:noProof w:val="0"/>
        </w:rPr>
        <w:t>22</w:t>
      </w:r>
      <w:r w:rsidR="00F213DA">
        <w:rPr>
          <w:noProof w:val="0"/>
        </w:rPr>
        <w:t>.</w:t>
      </w:r>
      <w:r w:rsidR="00894268" w:rsidRPr="00882745">
        <w:rPr>
          <w:noProof w:val="0"/>
        </w:rPr>
        <w:t xml:space="preserve"> </w:t>
      </w:r>
      <w:r w:rsidRPr="00882745">
        <w:rPr>
          <w:noProof w:val="0"/>
        </w:rPr>
        <w:t>Arita, J.</w:t>
      </w:r>
      <w:r w:rsidR="00894268" w:rsidRPr="00882745">
        <w:rPr>
          <w:i/>
          <w:noProof w:val="0"/>
        </w:rPr>
        <w:t xml:space="preserve"> et al.</w:t>
      </w:r>
      <w:r w:rsidRPr="00882745">
        <w:rPr>
          <w:noProof w:val="0"/>
        </w:rPr>
        <w:t xml:space="preserve"> Routine Preoperative Liver-specific Magnetic Resonance Imaging Does Not Exclude the Necessity of Contrast-enhanced Intraoperative Ultrasound in Hepatic Resection for Colorectal Liver Metastasis. </w:t>
      </w:r>
      <w:r w:rsidR="00D103C1">
        <w:rPr>
          <w:i/>
          <w:noProof w:val="0"/>
        </w:rPr>
        <w:t>Annals of Surgery</w:t>
      </w:r>
      <w:r w:rsidRPr="00882745">
        <w:rPr>
          <w:i/>
          <w:noProof w:val="0"/>
        </w:rPr>
        <w:t>.</w:t>
      </w:r>
      <w:r w:rsidRPr="00882745">
        <w:rPr>
          <w:noProof w:val="0"/>
        </w:rPr>
        <w:t xml:space="preserve"> </w:t>
      </w:r>
      <w:r w:rsidRPr="00882745">
        <w:rPr>
          <w:b/>
          <w:noProof w:val="0"/>
        </w:rPr>
        <w:t>262</w:t>
      </w:r>
      <w:r w:rsidRPr="00882745">
        <w:rPr>
          <w:noProof w:val="0"/>
        </w:rPr>
        <w:t xml:space="preserve"> (6), 1086-1091 (2015).</w:t>
      </w:r>
      <w:bookmarkEnd w:id="23"/>
    </w:p>
    <w:p w14:paraId="2882E188" w14:textId="77777777" w:rsidR="00F213DA" w:rsidRDefault="00F213DA" w:rsidP="00894268">
      <w:pPr>
        <w:pStyle w:val="EndNoteBibliography"/>
        <w:widowControl/>
        <w:rPr>
          <w:noProof w:val="0"/>
        </w:rPr>
      </w:pPr>
      <w:bookmarkStart w:id="24" w:name="_ENREF_23"/>
    </w:p>
    <w:p w14:paraId="771BF98A" w14:textId="3C614E04" w:rsidR="00B64EE3" w:rsidRPr="00882745" w:rsidRDefault="00B64EE3" w:rsidP="00894268">
      <w:pPr>
        <w:pStyle w:val="EndNoteBibliography"/>
        <w:widowControl/>
        <w:rPr>
          <w:noProof w:val="0"/>
        </w:rPr>
      </w:pPr>
      <w:r w:rsidRPr="00882745">
        <w:rPr>
          <w:noProof w:val="0"/>
        </w:rPr>
        <w:t>23</w:t>
      </w:r>
      <w:r w:rsidR="00F213DA">
        <w:rPr>
          <w:noProof w:val="0"/>
        </w:rPr>
        <w:t>.</w:t>
      </w:r>
      <w:r w:rsidR="00894268" w:rsidRPr="00882745">
        <w:rPr>
          <w:noProof w:val="0"/>
        </w:rPr>
        <w:t xml:space="preserve"> </w:t>
      </w:r>
      <w:r w:rsidRPr="00882745">
        <w:rPr>
          <w:noProof w:val="0"/>
        </w:rPr>
        <w:t>Vahldiek, J. L.</w:t>
      </w:r>
      <w:r w:rsidR="00894268" w:rsidRPr="00882745">
        <w:rPr>
          <w:i/>
          <w:noProof w:val="0"/>
        </w:rPr>
        <w:t xml:space="preserve"> et al.</w:t>
      </w:r>
      <w:r w:rsidRPr="00882745">
        <w:rPr>
          <w:noProof w:val="0"/>
        </w:rPr>
        <w:t xml:space="preserve"> Measuring and optimizing results in multipolar RFA: Techniques and early findings in an experimental setting. </w:t>
      </w:r>
      <w:r w:rsidR="00D103C1">
        <w:rPr>
          <w:i/>
          <w:noProof w:val="0"/>
        </w:rPr>
        <w:t>Clinical Hemorheology and Microcirculation</w:t>
      </w:r>
      <w:r w:rsidRPr="00882745">
        <w:rPr>
          <w:i/>
          <w:noProof w:val="0"/>
        </w:rPr>
        <w:t>.</w:t>
      </w:r>
      <w:r w:rsidRPr="00882745">
        <w:rPr>
          <w:noProof w:val="0"/>
        </w:rPr>
        <w:t xml:space="preserve"> </w:t>
      </w:r>
      <w:r w:rsidRPr="00882745">
        <w:rPr>
          <w:b/>
          <w:noProof w:val="0"/>
        </w:rPr>
        <w:t>58</w:t>
      </w:r>
      <w:r w:rsidRPr="00882745">
        <w:rPr>
          <w:noProof w:val="0"/>
        </w:rPr>
        <w:t xml:space="preserve"> (1), 77-87 (2014).</w:t>
      </w:r>
      <w:bookmarkEnd w:id="24"/>
    </w:p>
    <w:p w14:paraId="000CF388" w14:textId="77777777" w:rsidR="00F213DA" w:rsidRDefault="00F213DA" w:rsidP="00894268">
      <w:pPr>
        <w:pStyle w:val="EndNoteBibliography"/>
        <w:widowControl/>
        <w:rPr>
          <w:noProof w:val="0"/>
        </w:rPr>
      </w:pPr>
      <w:bookmarkStart w:id="25" w:name="_ENREF_24"/>
    </w:p>
    <w:p w14:paraId="45308590" w14:textId="3842741C" w:rsidR="00B64EE3" w:rsidRPr="00882745" w:rsidRDefault="00B64EE3">
      <w:pPr>
        <w:pStyle w:val="EndNoteBibliography"/>
        <w:widowControl/>
        <w:rPr>
          <w:noProof w:val="0"/>
        </w:rPr>
      </w:pPr>
      <w:r w:rsidRPr="00882745">
        <w:rPr>
          <w:noProof w:val="0"/>
        </w:rPr>
        <w:t>24</w:t>
      </w:r>
      <w:r w:rsidR="00F213DA">
        <w:rPr>
          <w:noProof w:val="0"/>
        </w:rPr>
        <w:t>.</w:t>
      </w:r>
      <w:r w:rsidR="00894268" w:rsidRPr="00882745">
        <w:rPr>
          <w:noProof w:val="0"/>
        </w:rPr>
        <w:t xml:space="preserve"> </w:t>
      </w:r>
      <w:r w:rsidRPr="00882745">
        <w:rPr>
          <w:noProof w:val="0"/>
        </w:rPr>
        <w:t>Zhu, H.</w:t>
      </w:r>
      <w:r w:rsidR="00894268" w:rsidRPr="00882745">
        <w:rPr>
          <w:i/>
          <w:noProof w:val="0"/>
        </w:rPr>
        <w:t xml:space="preserve"> et al.</w:t>
      </w:r>
      <w:r w:rsidRPr="00882745">
        <w:rPr>
          <w:noProof w:val="0"/>
        </w:rPr>
        <w:t xml:space="preserve"> High intensity focused ultrasound (HIFU) therapy for local treatment of hepatocellular carcinoma: role of partial rib resection. </w:t>
      </w:r>
      <w:r w:rsidR="00D103C1">
        <w:rPr>
          <w:i/>
          <w:noProof w:val="0"/>
        </w:rPr>
        <w:t>European Journal of Radiology</w:t>
      </w:r>
      <w:r w:rsidRPr="00882745">
        <w:rPr>
          <w:i/>
          <w:noProof w:val="0"/>
        </w:rPr>
        <w:t>.</w:t>
      </w:r>
      <w:r w:rsidRPr="00882745">
        <w:rPr>
          <w:noProof w:val="0"/>
        </w:rPr>
        <w:t xml:space="preserve"> </w:t>
      </w:r>
      <w:r w:rsidRPr="00882745">
        <w:rPr>
          <w:b/>
          <w:noProof w:val="0"/>
        </w:rPr>
        <w:t>72</w:t>
      </w:r>
      <w:r w:rsidRPr="00882745">
        <w:rPr>
          <w:noProof w:val="0"/>
        </w:rPr>
        <w:t xml:space="preserve"> (1), 160-166 (2009).</w:t>
      </w:r>
      <w:bookmarkEnd w:id="25"/>
    </w:p>
    <w:p w14:paraId="2D701887" w14:textId="77777777" w:rsidR="00F213DA" w:rsidRDefault="00F213DA" w:rsidP="00894268">
      <w:pPr>
        <w:pStyle w:val="EndNoteBibliography"/>
        <w:widowControl/>
        <w:rPr>
          <w:noProof w:val="0"/>
        </w:rPr>
      </w:pPr>
      <w:bookmarkStart w:id="26" w:name="_ENREF_25"/>
    </w:p>
    <w:p w14:paraId="74D5B9F5" w14:textId="686D296A" w:rsidR="00B64EE3" w:rsidRPr="00882745" w:rsidRDefault="00B64EE3" w:rsidP="00894268">
      <w:pPr>
        <w:pStyle w:val="EndNoteBibliography"/>
        <w:widowControl/>
        <w:rPr>
          <w:noProof w:val="0"/>
        </w:rPr>
      </w:pPr>
      <w:r w:rsidRPr="00882745">
        <w:rPr>
          <w:noProof w:val="0"/>
        </w:rPr>
        <w:t>25</w:t>
      </w:r>
      <w:r w:rsidR="00F213DA">
        <w:rPr>
          <w:noProof w:val="0"/>
        </w:rPr>
        <w:t>.</w:t>
      </w:r>
      <w:r w:rsidR="00894268" w:rsidRPr="00882745">
        <w:rPr>
          <w:noProof w:val="0"/>
        </w:rPr>
        <w:t xml:space="preserve"> </w:t>
      </w:r>
      <w:r w:rsidRPr="00882745">
        <w:rPr>
          <w:noProof w:val="0"/>
        </w:rPr>
        <w:t>Tanter, M.</w:t>
      </w:r>
      <w:r w:rsidR="00894268" w:rsidRPr="00882745">
        <w:rPr>
          <w:i/>
          <w:noProof w:val="0"/>
        </w:rPr>
        <w:t xml:space="preserve"> et al.</w:t>
      </w:r>
      <w:r w:rsidRPr="00882745">
        <w:rPr>
          <w:noProof w:val="0"/>
        </w:rPr>
        <w:t xml:space="preserve"> Compensating for bone interfaces and respiratory motion in high-intensity focused ultrasound. </w:t>
      </w:r>
      <w:r w:rsidR="00D103C1">
        <w:rPr>
          <w:i/>
          <w:noProof w:val="0"/>
        </w:rPr>
        <w:t>International Journal of Hyperthermia</w:t>
      </w:r>
      <w:r w:rsidRPr="00882745">
        <w:rPr>
          <w:i/>
          <w:noProof w:val="0"/>
        </w:rPr>
        <w:t>.</w:t>
      </w:r>
      <w:r w:rsidRPr="00882745">
        <w:rPr>
          <w:noProof w:val="0"/>
        </w:rPr>
        <w:t xml:space="preserve"> </w:t>
      </w:r>
      <w:r w:rsidRPr="00882745">
        <w:rPr>
          <w:b/>
          <w:noProof w:val="0"/>
        </w:rPr>
        <w:t>23</w:t>
      </w:r>
      <w:r w:rsidRPr="00882745">
        <w:rPr>
          <w:noProof w:val="0"/>
        </w:rPr>
        <w:t xml:space="preserve"> (2), 141-151 (2007).</w:t>
      </w:r>
      <w:bookmarkEnd w:id="26"/>
    </w:p>
    <w:p w14:paraId="5298F5F1" w14:textId="77777777" w:rsidR="00F213DA" w:rsidRDefault="00F213DA" w:rsidP="00894268">
      <w:pPr>
        <w:pStyle w:val="EndNoteBibliography"/>
        <w:widowControl/>
        <w:rPr>
          <w:noProof w:val="0"/>
        </w:rPr>
      </w:pPr>
      <w:bookmarkStart w:id="27" w:name="_ENREF_26"/>
    </w:p>
    <w:p w14:paraId="0C913A9F" w14:textId="68FB1524" w:rsidR="00B64EE3" w:rsidRPr="00882745" w:rsidRDefault="00B64EE3" w:rsidP="00894268">
      <w:pPr>
        <w:pStyle w:val="EndNoteBibliography"/>
        <w:widowControl/>
        <w:rPr>
          <w:noProof w:val="0"/>
        </w:rPr>
      </w:pPr>
      <w:r w:rsidRPr="00882745">
        <w:rPr>
          <w:noProof w:val="0"/>
        </w:rPr>
        <w:t>26</w:t>
      </w:r>
      <w:r w:rsidR="00F213DA">
        <w:rPr>
          <w:noProof w:val="0"/>
        </w:rPr>
        <w:t>.</w:t>
      </w:r>
      <w:r w:rsidR="00894268" w:rsidRPr="00882745">
        <w:rPr>
          <w:noProof w:val="0"/>
        </w:rPr>
        <w:t xml:space="preserve"> </w:t>
      </w:r>
      <w:r w:rsidRPr="00882745">
        <w:rPr>
          <w:noProof w:val="0"/>
        </w:rPr>
        <w:t>Jung, S. E., Cho, S. H., Jang, J. H.</w:t>
      </w:r>
      <w:r w:rsidR="00D103C1">
        <w:rPr>
          <w:noProof w:val="0"/>
        </w:rPr>
        <w:t>,</w:t>
      </w:r>
      <w:r w:rsidRPr="00882745">
        <w:rPr>
          <w:noProof w:val="0"/>
        </w:rPr>
        <w:t xml:space="preserve"> Han, J. Y. High-intensity focused ultrasound ablation in hepatic and pancreatic cancer: complications. </w:t>
      </w:r>
      <w:r w:rsidR="00D103C1">
        <w:rPr>
          <w:i/>
          <w:noProof w:val="0"/>
        </w:rPr>
        <w:t>Abdominal Radiology</w:t>
      </w:r>
      <w:r w:rsidRPr="00882745">
        <w:rPr>
          <w:i/>
          <w:noProof w:val="0"/>
        </w:rPr>
        <w:t>.</w:t>
      </w:r>
      <w:r w:rsidRPr="00882745">
        <w:rPr>
          <w:noProof w:val="0"/>
        </w:rPr>
        <w:t xml:space="preserve"> </w:t>
      </w:r>
      <w:r w:rsidRPr="00882745">
        <w:rPr>
          <w:b/>
          <w:noProof w:val="0"/>
        </w:rPr>
        <w:t>36</w:t>
      </w:r>
      <w:r w:rsidRPr="00882745">
        <w:rPr>
          <w:noProof w:val="0"/>
        </w:rPr>
        <w:t xml:space="preserve"> (2), 185-195 (2011).</w:t>
      </w:r>
      <w:bookmarkEnd w:id="27"/>
    </w:p>
    <w:p w14:paraId="3941B40E" w14:textId="29AB8C36" w:rsidR="009726EE" w:rsidRPr="00882745" w:rsidRDefault="00C417C6" w:rsidP="00894268">
      <w:pPr>
        <w:widowControl/>
        <w:rPr>
          <w:color w:val="808080" w:themeColor="background1" w:themeShade="80"/>
        </w:rPr>
      </w:pPr>
      <w:r w:rsidRPr="00882745">
        <w:fldChar w:fldCharType="end"/>
      </w:r>
    </w:p>
    <w:sectPr w:rsidR="009726EE" w:rsidRPr="00882745" w:rsidSect="00894268">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E0759" w14:textId="77777777" w:rsidR="008F3BCB" w:rsidRDefault="008F3BCB" w:rsidP="00621C4E">
      <w:r>
        <w:separator/>
      </w:r>
    </w:p>
  </w:endnote>
  <w:endnote w:type="continuationSeparator" w:id="0">
    <w:p w14:paraId="4F7BBA22" w14:textId="77777777" w:rsidR="008F3BCB" w:rsidRDefault="008F3BC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546689" w14:textId="2D848FA0" w:rsidR="00F213DA" w:rsidRDefault="00F213DA" w:rsidP="003108E5">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2F9661" w14:textId="77777777" w:rsidR="008F3BCB" w:rsidRDefault="008F3BCB" w:rsidP="00621C4E">
      <w:r>
        <w:separator/>
      </w:r>
    </w:p>
  </w:footnote>
  <w:footnote w:type="continuationSeparator" w:id="0">
    <w:p w14:paraId="2CF5F151" w14:textId="77777777" w:rsidR="008F3BCB" w:rsidRDefault="008F3BC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88E1" w14:textId="19B30966" w:rsidR="00F213DA" w:rsidRPr="006F06E4" w:rsidRDefault="00F213DA" w:rsidP="00621C4E">
    <w:pPr>
      <w:pStyle w:val="Header"/>
      <w:rPr>
        <w:b/>
        <w:color w:val="1F497D"/>
        <w:sz w:val="28"/>
        <w:szCs w:val="28"/>
      </w:rPr>
    </w:pPr>
    <w:r>
      <w:rPr>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01A5F" w14:textId="77777777" w:rsidR="00F213DA" w:rsidRPr="006F06E4" w:rsidRDefault="00F213D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Times New Roman" w:hAnsi="Symbol" w:hint="default"/>
        <w:w w:val="100"/>
        <w:sz w:val="24"/>
      </w:rPr>
    </w:lvl>
    <w:lvl w:ilvl="1" w:tplc="80663B14">
      <w:start w:val="1"/>
      <w:numFmt w:val="bullet"/>
      <w:lvlText w:val="o"/>
      <w:lvlJc w:val="left"/>
      <w:pPr>
        <w:ind w:left="1620" w:hanging="360"/>
      </w:pPr>
      <w:rPr>
        <w:rFonts w:ascii="Courier New" w:eastAsia="Times New Roman" w:hAnsi="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1800" w:hanging="360"/>
      </w:pPr>
      <w:rPr>
        <w:rFonts w:cs="Times New Roman" w:hint="default"/>
      </w:rPr>
    </w:lvl>
    <w:lvl w:ilvl="3">
      <w:start w:val="1"/>
      <w:numFmt w:val="decimal"/>
      <w:lvlText w:val="%1.%2.%3.%4."/>
      <w:lvlJc w:val="left"/>
      <w:pPr>
        <w:ind w:left="2520" w:hanging="360"/>
      </w:pPr>
      <w:rPr>
        <w:rFonts w:cs="Times New Roman" w:hint="default"/>
      </w:rPr>
    </w:lvl>
    <w:lvl w:ilvl="4">
      <w:start w:val="1"/>
      <w:numFmt w:val="decimal"/>
      <w:lvlText w:val="%1.%2.%3.%4.%5."/>
      <w:lvlJc w:val="left"/>
      <w:pPr>
        <w:ind w:left="3240" w:hanging="360"/>
      </w:pPr>
      <w:rPr>
        <w:rFonts w:cs="Times New Roman" w:hint="default"/>
      </w:rPr>
    </w:lvl>
    <w:lvl w:ilvl="5">
      <w:start w:val="1"/>
      <w:numFmt w:val="decimal"/>
      <w:lvlText w:val="%1.%2.%3.%4.%5.%6."/>
      <w:lvlJc w:val="left"/>
      <w:pPr>
        <w:ind w:left="3960" w:hanging="360"/>
      </w:pPr>
      <w:rPr>
        <w:rFonts w:cs="Times New Roman" w:hint="default"/>
      </w:rPr>
    </w:lvl>
    <w:lvl w:ilvl="6">
      <w:start w:val="1"/>
      <w:numFmt w:val="decimal"/>
      <w:lvlText w:val="%1.%2.%3.%4.%5.%6.%7."/>
      <w:lvlJc w:val="left"/>
      <w:pPr>
        <w:ind w:left="4680" w:hanging="360"/>
      </w:pPr>
      <w:rPr>
        <w:rFonts w:cs="Times New Roman" w:hint="default"/>
      </w:rPr>
    </w:lvl>
    <w:lvl w:ilvl="7">
      <w:start w:val="1"/>
      <w:numFmt w:val="decimal"/>
      <w:lvlText w:val="%1.%2.%3.%4.%5.%6.%7.%8."/>
      <w:lvlJc w:val="left"/>
      <w:pPr>
        <w:ind w:left="5400" w:hanging="360"/>
      </w:pPr>
      <w:rPr>
        <w:rFonts w:cs="Times New Roman" w:hint="default"/>
      </w:rPr>
    </w:lvl>
    <w:lvl w:ilvl="8">
      <w:start w:val="1"/>
      <w:numFmt w:val="decimal"/>
      <w:lvlText w:val="%1.%2.%3.%4.%5.%6.%7.%8.%9."/>
      <w:lvlJc w:val="left"/>
      <w:pPr>
        <w:ind w:left="6120" w:hanging="360"/>
      </w:pPr>
      <w:rPr>
        <w:rFonts w:cs="Times New Roman"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3">
      <w:start w:val="1"/>
      <w:numFmt w:val="bullet"/>
      <w:lvlText w:val="o"/>
      <w:lvlJc w:val="left"/>
      <w:pPr>
        <w:ind w:left="2160" w:hanging="360"/>
      </w:pPr>
      <w:rPr>
        <w:rFonts w:ascii="Courier New" w:hAnsi="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0"/>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I0tTQwsLA0MzM3MDBX0lEKTi0uzszPAykwrgUAMAKqpCw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rvzrzwmwwz9tefxw55rt27pvwrfx0w0zva&quot;&gt;Biblio_DMelodelima&lt;record-ids&gt;&lt;item&gt;146&lt;/item&gt;&lt;item&gt;149&lt;/item&gt;&lt;item&gt;150&lt;/item&gt;&lt;item&gt;155&lt;/item&gt;&lt;item&gt;202&lt;/item&gt;&lt;item&gt;209&lt;/item&gt;&lt;item&gt;212&lt;/item&gt;&lt;item&gt;223&lt;/item&gt;&lt;item&gt;246&lt;/item&gt;&lt;item&gt;247&lt;/item&gt;&lt;item&gt;250&lt;/item&gt;&lt;item&gt;259&lt;/item&gt;&lt;item&gt;324&lt;/item&gt;&lt;item&gt;644&lt;/item&gt;&lt;item&gt;691&lt;/item&gt;&lt;item&gt;732&lt;/item&gt;&lt;item&gt;733&lt;/item&gt;&lt;item&gt;735&lt;/item&gt;&lt;item&gt;736&lt;/item&gt;&lt;item&gt;738&lt;/item&gt;&lt;item&gt;748&lt;/item&gt;&lt;item&gt;749&lt;/item&gt;&lt;/record-ids&gt;&lt;/item&gt;&lt;/Libraries&gt;"/>
  </w:docVars>
  <w:rsids>
    <w:rsidRoot w:val="00EE705F"/>
    <w:rsid w:val="00001169"/>
    <w:rsid w:val="00001806"/>
    <w:rsid w:val="00005815"/>
    <w:rsid w:val="00007DBC"/>
    <w:rsid w:val="00007EA1"/>
    <w:rsid w:val="000100F0"/>
    <w:rsid w:val="00012FF9"/>
    <w:rsid w:val="00013BB2"/>
    <w:rsid w:val="00014314"/>
    <w:rsid w:val="00015064"/>
    <w:rsid w:val="00017F94"/>
    <w:rsid w:val="000205CB"/>
    <w:rsid w:val="00021434"/>
    <w:rsid w:val="00021774"/>
    <w:rsid w:val="00021DF3"/>
    <w:rsid w:val="00023869"/>
    <w:rsid w:val="00024598"/>
    <w:rsid w:val="00026C70"/>
    <w:rsid w:val="00032769"/>
    <w:rsid w:val="0003390E"/>
    <w:rsid w:val="000357FB"/>
    <w:rsid w:val="00037B58"/>
    <w:rsid w:val="000434E0"/>
    <w:rsid w:val="00044530"/>
    <w:rsid w:val="0004521E"/>
    <w:rsid w:val="00051B73"/>
    <w:rsid w:val="00051E7D"/>
    <w:rsid w:val="00054F69"/>
    <w:rsid w:val="00056C52"/>
    <w:rsid w:val="00060ABE"/>
    <w:rsid w:val="00061A50"/>
    <w:rsid w:val="00063E88"/>
    <w:rsid w:val="000640E4"/>
    <w:rsid w:val="00064104"/>
    <w:rsid w:val="00066025"/>
    <w:rsid w:val="000701D1"/>
    <w:rsid w:val="000718DA"/>
    <w:rsid w:val="00080A20"/>
    <w:rsid w:val="00082796"/>
    <w:rsid w:val="0008356C"/>
    <w:rsid w:val="00087C0A"/>
    <w:rsid w:val="00093BC4"/>
    <w:rsid w:val="00097929"/>
    <w:rsid w:val="000A1E80"/>
    <w:rsid w:val="000A3B70"/>
    <w:rsid w:val="000A41DA"/>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0272"/>
    <w:rsid w:val="000E09B6"/>
    <w:rsid w:val="000E3816"/>
    <w:rsid w:val="000E4F77"/>
    <w:rsid w:val="000F265C"/>
    <w:rsid w:val="000F3AFA"/>
    <w:rsid w:val="000F5712"/>
    <w:rsid w:val="000F6611"/>
    <w:rsid w:val="000F7E22"/>
    <w:rsid w:val="001104F3"/>
    <w:rsid w:val="00112EEB"/>
    <w:rsid w:val="001161B7"/>
    <w:rsid w:val="001219F2"/>
    <w:rsid w:val="00123E46"/>
    <w:rsid w:val="0012563A"/>
    <w:rsid w:val="001303C2"/>
    <w:rsid w:val="001313A7"/>
    <w:rsid w:val="0013276F"/>
    <w:rsid w:val="00133598"/>
    <w:rsid w:val="0013621E"/>
    <w:rsid w:val="0013642E"/>
    <w:rsid w:val="00140A63"/>
    <w:rsid w:val="0014198D"/>
    <w:rsid w:val="00152A23"/>
    <w:rsid w:val="00152E8E"/>
    <w:rsid w:val="001539CD"/>
    <w:rsid w:val="00162CB7"/>
    <w:rsid w:val="00171E5B"/>
    <w:rsid w:val="00171F94"/>
    <w:rsid w:val="00175D4E"/>
    <w:rsid w:val="0017668A"/>
    <w:rsid w:val="001766FE"/>
    <w:rsid w:val="00176DC8"/>
    <w:rsid w:val="001771E7"/>
    <w:rsid w:val="00180061"/>
    <w:rsid w:val="00180C87"/>
    <w:rsid w:val="001869B2"/>
    <w:rsid w:val="001911FF"/>
    <w:rsid w:val="00192006"/>
    <w:rsid w:val="00193180"/>
    <w:rsid w:val="0019450A"/>
    <w:rsid w:val="00194B69"/>
    <w:rsid w:val="00195CC1"/>
    <w:rsid w:val="001A70E9"/>
    <w:rsid w:val="001A79E7"/>
    <w:rsid w:val="001B1519"/>
    <w:rsid w:val="001B2E2D"/>
    <w:rsid w:val="001B4625"/>
    <w:rsid w:val="001B5CD2"/>
    <w:rsid w:val="001C0BEE"/>
    <w:rsid w:val="001C1E49"/>
    <w:rsid w:val="001C2A98"/>
    <w:rsid w:val="001C5358"/>
    <w:rsid w:val="001D17B8"/>
    <w:rsid w:val="001D3D7D"/>
    <w:rsid w:val="001D3FFF"/>
    <w:rsid w:val="001D625F"/>
    <w:rsid w:val="001D7576"/>
    <w:rsid w:val="001E1303"/>
    <w:rsid w:val="001E14A0"/>
    <w:rsid w:val="001E3FDE"/>
    <w:rsid w:val="001E7376"/>
    <w:rsid w:val="001F225C"/>
    <w:rsid w:val="001F406A"/>
    <w:rsid w:val="002002B8"/>
    <w:rsid w:val="00201CFA"/>
    <w:rsid w:val="00201E7C"/>
    <w:rsid w:val="0020220D"/>
    <w:rsid w:val="00202448"/>
    <w:rsid w:val="00202D15"/>
    <w:rsid w:val="00212EAE"/>
    <w:rsid w:val="00214BEE"/>
    <w:rsid w:val="002205B8"/>
    <w:rsid w:val="0022545F"/>
    <w:rsid w:val="00225720"/>
    <w:rsid w:val="002259E5"/>
    <w:rsid w:val="00225E47"/>
    <w:rsid w:val="00226140"/>
    <w:rsid w:val="002274F3"/>
    <w:rsid w:val="0023094C"/>
    <w:rsid w:val="00234BE3"/>
    <w:rsid w:val="00235A90"/>
    <w:rsid w:val="00241E48"/>
    <w:rsid w:val="0024214E"/>
    <w:rsid w:val="00242623"/>
    <w:rsid w:val="00244D49"/>
    <w:rsid w:val="002476AF"/>
    <w:rsid w:val="00250558"/>
    <w:rsid w:val="00260373"/>
    <w:rsid w:val="00260652"/>
    <w:rsid w:val="00261C6C"/>
    <w:rsid w:val="00261F25"/>
    <w:rsid w:val="002620EB"/>
    <w:rsid w:val="002648A9"/>
    <w:rsid w:val="0026536F"/>
    <w:rsid w:val="0026553C"/>
    <w:rsid w:val="00267DD5"/>
    <w:rsid w:val="00274A0A"/>
    <w:rsid w:val="00276E87"/>
    <w:rsid w:val="00277593"/>
    <w:rsid w:val="00280918"/>
    <w:rsid w:val="00282AF6"/>
    <w:rsid w:val="002843D9"/>
    <w:rsid w:val="00287085"/>
    <w:rsid w:val="00290AF9"/>
    <w:rsid w:val="0029107B"/>
    <w:rsid w:val="002967CF"/>
    <w:rsid w:val="00297788"/>
    <w:rsid w:val="002A484B"/>
    <w:rsid w:val="002A51D6"/>
    <w:rsid w:val="002A64A6"/>
    <w:rsid w:val="002A6C02"/>
    <w:rsid w:val="002B1573"/>
    <w:rsid w:val="002B42A8"/>
    <w:rsid w:val="002C2AF0"/>
    <w:rsid w:val="002C47D4"/>
    <w:rsid w:val="002D0F38"/>
    <w:rsid w:val="002D77E3"/>
    <w:rsid w:val="002E14CE"/>
    <w:rsid w:val="002E5E66"/>
    <w:rsid w:val="002F2859"/>
    <w:rsid w:val="002F482C"/>
    <w:rsid w:val="002F6E3C"/>
    <w:rsid w:val="0030117D"/>
    <w:rsid w:val="00301E52"/>
    <w:rsid w:val="00301F30"/>
    <w:rsid w:val="003037D6"/>
    <w:rsid w:val="00303C87"/>
    <w:rsid w:val="00304CA7"/>
    <w:rsid w:val="003108E5"/>
    <w:rsid w:val="00310C2A"/>
    <w:rsid w:val="003120CB"/>
    <w:rsid w:val="00320153"/>
    <w:rsid w:val="00320367"/>
    <w:rsid w:val="00322871"/>
    <w:rsid w:val="00326FB3"/>
    <w:rsid w:val="00327C83"/>
    <w:rsid w:val="003316D4"/>
    <w:rsid w:val="00333822"/>
    <w:rsid w:val="00336715"/>
    <w:rsid w:val="00340DFD"/>
    <w:rsid w:val="00343097"/>
    <w:rsid w:val="00343619"/>
    <w:rsid w:val="00344954"/>
    <w:rsid w:val="00350CD7"/>
    <w:rsid w:val="00353EAD"/>
    <w:rsid w:val="00356FDB"/>
    <w:rsid w:val="00360C17"/>
    <w:rsid w:val="003621C6"/>
    <w:rsid w:val="003622B8"/>
    <w:rsid w:val="00365314"/>
    <w:rsid w:val="00366B76"/>
    <w:rsid w:val="00370466"/>
    <w:rsid w:val="00373051"/>
    <w:rsid w:val="00373B8F"/>
    <w:rsid w:val="00376D95"/>
    <w:rsid w:val="00377FBB"/>
    <w:rsid w:val="00385140"/>
    <w:rsid w:val="00390663"/>
    <w:rsid w:val="00394743"/>
    <w:rsid w:val="00396E44"/>
    <w:rsid w:val="003A16FC"/>
    <w:rsid w:val="003A27F0"/>
    <w:rsid w:val="003A4FCD"/>
    <w:rsid w:val="003A61A0"/>
    <w:rsid w:val="003A7198"/>
    <w:rsid w:val="003B0944"/>
    <w:rsid w:val="003B1593"/>
    <w:rsid w:val="003B3381"/>
    <w:rsid w:val="003B4381"/>
    <w:rsid w:val="003C1043"/>
    <w:rsid w:val="003C1A30"/>
    <w:rsid w:val="003C455F"/>
    <w:rsid w:val="003C6779"/>
    <w:rsid w:val="003D2998"/>
    <w:rsid w:val="003D2F0A"/>
    <w:rsid w:val="003D3891"/>
    <w:rsid w:val="003D5015"/>
    <w:rsid w:val="003D5D84"/>
    <w:rsid w:val="003D77D9"/>
    <w:rsid w:val="003E0F4F"/>
    <w:rsid w:val="003E18AC"/>
    <w:rsid w:val="003E210B"/>
    <w:rsid w:val="003E2A12"/>
    <w:rsid w:val="003E3384"/>
    <w:rsid w:val="003E428C"/>
    <w:rsid w:val="003E548E"/>
    <w:rsid w:val="003E7224"/>
    <w:rsid w:val="003F389F"/>
    <w:rsid w:val="004048CC"/>
    <w:rsid w:val="00406337"/>
    <w:rsid w:val="004109D7"/>
    <w:rsid w:val="004121A0"/>
    <w:rsid w:val="00413F68"/>
    <w:rsid w:val="004148E1"/>
    <w:rsid w:val="00414CFA"/>
    <w:rsid w:val="00420BE9"/>
    <w:rsid w:val="0042171F"/>
    <w:rsid w:val="00421874"/>
    <w:rsid w:val="00422613"/>
    <w:rsid w:val="00423AD8"/>
    <w:rsid w:val="00424552"/>
    <w:rsid w:val="00424C85"/>
    <w:rsid w:val="004260BD"/>
    <w:rsid w:val="0043012F"/>
    <w:rsid w:val="00430F1F"/>
    <w:rsid w:val="004326EA"/>
    <w:rsid w:val="0044434C"/>
    <w:rsid w:val="0044456B"/>
    <w:rsid w:val="004459A5"/>
    <w:rsid w:val="00447BD1"/>
    <w:rsid w:val="004507F3"/>
    <w:rsid w:val="00450966"/>
    <w:rsid w:val="00450AF4"/>
    <w:rsid w:val="00460668"/>
    <w:rsid w:val="004613C5"/>
    <w:rsid w:val="004649FB"/>
    <w:rsid w:val="004671C7"/>
    <w:rsid w:val="00472F4D"/>
    <w:rsid w:val="004730BF"/>
    <w:rsid w:val="00474DCB"/>
    <w:rsid w:val="0047535C"/>
    <w:rsid w:val="00485870"/>
    <w:rsid w:val="00485FE8"/>
    <w:rsid w:val="00492EB5"/>
    <w:rsid w:val="00494F77"/>
    <w:rsid w:val="00497721"/>
    <w:rsid w:val="004A0229"/>
    <w:rsid w:val="004A35D2"/>
    <w:rsid w:val="004A71E4"/>
    <w:rsid w:val="004B2F00"/>
    <w:rsid w:val="004B6E31"/>
    <w:rsid w:val="004C1D66"/>
    <w:rsid w:val="004C31D7"/>
    <w:rsid w:val="004C423A"/>
    <w:rsid w:val="004C4AD2"/>
    <w:rsid w:val="004D1F21"/>
    <w:rsid w:val="004D59D8"/>
    <w:rsid w:val="004D5DA1"/>
    <w:rsid w:val="004E150F"/>
    <w:rsid w:val="004E1DCA"/>
    <w:rsid w:val="004E23A1"/>
    <w:rsid w:val="004E3489"/>
    <w:rsid w:val="004E358A"/>
    <w:rsid w:val="004E3AFA"/>
    <w:rsid w:val="004E6588"/>
    <w:rsid w:val="00502A0A"/>
    <w:rsid w:val="00507C50"/>
    <w:rsid w:val="00514DCC"/>
    <w:rsid w:val="00517C3A"/>
    <w:rsid w:val="00527BF4"/>
    <w:rsid w:val="005318D2"/>
    <w:rsid w:val="005324BE"/>
    <w:rsid w:val="00534F6C"/>
    <w:rsid w:val="00535994"/>
    <w:rsid w:val="0053646D"/>
    <w:rsid w:val="00540AAD"/>
    <w:rsid w:val="00540E39"/>
    <w:rsid w:val="00543EC1"/>
    <w:rsid w:val="00546458"/>
    <w:rsid w:val="0055087C"/>
    <w:rsid w:val="00553413"/>
    <w:rsid w:val="00560E31"/>
    <w:rsid w:val="00566632"/>
    <w:rsid w:val="00572FB2"/>
    <w:rsid w:val="00573471"/>
    <w:rsid w:val="00581B23"/>
    <w:rsid w:val="0058219C"/>
    <w:rsid w:val="0058434D"/>
    <w:rsid w:val="0058707F"/>
    <w:rsid w:val="005931FE"/>
    <w:rsid w:val="00597E52"/>
    <w:rsid w:val="005B0072"/>
    <w:rsid w:val="005B04B5"/>
    <w:rsid w:val="005B0732"/>
    <w:rsid w:val="005B10C8"/>
    <w:rsid w:val="005B38A0"/>
    <w:rsid w:val="005B464A"/>
    <w:rsid w:val="005B491C"/>
    <w:rsid w:val="005B4DBF"/>
    <w:rsid w:val="005B5DE2"/>
    <w:rsid w:val="005B674C"/>
    <w:rsid w:val="005C3758"/>
    <w:rsid w:val="005C7561"/>
    <w:rsid w:val="005D1E57"/>
    <w:rsid w:val="005D2F57"/>
    <w:rsid w:val="005D34F6"/>
    <w:rsid w:val="005D4F1A"/>
    <w:rsid w:val="005E1884"/>
    <w:rsid w:val="005F373A"/>
    <w:rsid w:val="005F4F87"/>
    <w:rsid w:val="005F6B0E"/>
    <w:rsid w:val="005F6F44"/>
    <w:rsid w:val="005F760E"/>
    <w:rsid w:val="005F7B1D"/>
    <w:rsid w:val="0060222A"/>
    <w:rsid w:val="00610C21"/>
    <w:rsid w:val="00611907"/>
    <w:rsid w:val="00613116"/>
    <w:rsid w:val="006202A6"/>
    <w:rsid w:val="006202DD"/>
    <w:rsid w:val="0062054B"/>
    <w:rsid w:val="00621C4E"/>
    <w:rsid w:val="00622320"/>
    <w:rsid w:val="00622F9A"/>
    <w:rsid w:val="00624EAE"/>
    <w:rsid w:val="006305D7"/>
    <w:rsid w:val="00633A01"/>
    <w:rsid w:val="00633B97"/>
    <w:rsid w:val="006341F7"/>
    <w:rsid w:val="00635014"/>
    <w:rsid w:val="006357A3"/>
    <w:rsid w:val="006369CE"/>
    <w:rsid w:val="0063706A"/>
    <w:rsid w:val="00640848"/>
    <w:rsid w:val="006411CA"/>
    <w:rsid w:val="006619C8"/>
    <w:rsid w:val="0066334F"/>
    <w:rsid w:val="00671710"/>
    <w:rsid w:val="00671AE3"/>
    <w:rsid w:val="00673414"/>
    <w:rsid w:val="00673589"/>
    <w:rsid w:val="0067402B"/>
    <w:rsid w:val="00676079"/>
    <w:rsid w:val="00676AFC"/>
    <w:rsid w:val="00676ECD"/>
    <w:rsid w:val="00677D0A"/>
    <w:rsid w:val="0068185F"/>
    <w:rsid w:val="00690A8D"/>
    <w:rsid w:val="00695724"/>
    <w:rsid w:val="006A01CF"/>
    <w:rsid w:val="006A2EE4"/>
    <w:rsid w:val="006A60DD"/>
    <w:rsid w:val="006B074C"/>
    <w:rsid w:val="006B3B84"/>
    <w:rsid w:val="006B4E7C"/>
    <w:rsid w:val="006B5D8C"/>
    <w:rsid w:val="006B72D4"/>
    <w:rsid w:val="006B73C2"/>
    <w:rsid w:val="006C11CC"/>
    <w:rsid w:val="006C1AEB"/>
    <w:rsid w:val="006C57FE"/>
    <w:rsid w:val="006D0044"/>
    <w:rsid w:val="006E4B63"/>
    <w:rsid w:val="006E58E2"/>
    <w:rsid w:val="006F06E4"/>
    <w:rsid w:val="006F4D5D"/>
    <w:rsid w:val="006F5EA2"/>
    <w:rsid w:val="006F65EB"/>
    <w:rsid w:val="006F7B41"/>
    <w:rsid w:val="00702B5D"/>
    <w:rsid w:val="00703ED2"/>
    <w:rsid w:val="00706168"/>
    <w:rsid w:val="00707B8D"/>
    <w:rsid w:val="00711C9C"/>
    <w:rsid w:val="00713636"/>
    <w:rsid w:val="00714367"/>
    <w:rsid w:val="00714B8C"/>
    <w:rsid w:val="007153BF"/>
    <w:rsid w:val="0071675D"/>
    <w:rsid w:val="0073392F"/>
    <w:rsid w:val="0073462A"/>
    <w:rsid w:val="00735CF5"/>
    <w:rsid w:val="0073727A"/>
    <w:rsid w:val="0074063A"/>
    <w:rsid w:val="00742394"/>
    <w:rsid w:val="00742AA4"/>
    <w:rsid w:val="00743BA1"/>
    <w:rsid w:val="00745F1E"/>
    <w:rsid w:val="007515FE"/>
    <w:rsid w:val="007573F2"/>
    <w:rsid w:val="007601D0"/>
    <w:rsid w:val="0076109D"/>
    <w:rsid w:val="007637D3"/>
    <w:rsid w:val="00767107"/>
    <w:rsid w:val="0077011B"/>
    <w:rsid w:val="00773BFD"/>
    <w:rsid w:val="007743B3"/>
    <w:rsid w:val="00774490"/>
    <w:rsid w:val="00776948"/>
    <w:rsid w:val="007819FF"/>
    <w:rsid w:val="00784A4C"/>
    <w:rsid w:val="00784BC6"/>
    <w:rsid w:val="0078523D"/>
    <w:rsid w:val="007931DF"/>
    <w:rsid w:val="007935FE"/>
    <w:rsid w:val="00796497"/>
    <w:rsid w:val="007A0172"/>
    <w:rsid w:val="007A2511"/>
    <w:rsid w:val="007A260E"/>
    <w:rsid w:val="007A4D4C"/>
    <w:rsid w:val="007A4DD6"/>
    <w:rsid w:val="007A5CB9"/>
    <w:rsid w:val="007B2AD8"/>
    <w:rsid w:val="007B4E51"/>
    <w:rsid w:val="007B5388"/>
    <w:rsid w:val="007B6B07"/>
    <w:rsid w:val="007B6D43"/>
    <w:rsid w:val="007B749A"/>
    <w:rsid w:val="007B7C6E"/>
    <w:rsid w:val="007D322E"/>
    <w:rsid w:val="007D3AD3"/>
    <w:rsid w:val="007D44D7"/>
    <w:rsid w:val="007D621A"/>
    <w:rsid w:val="007E058A"/>
    <w:rsid w:val="007E27AE"/>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5F64"/>
    <w:rsid w:val="00827073"/>
    <w:rsid w:val="00827F51"/>
    <w:rsid w:val="0083104E"/>
    <w:rsid w:val="008343BE"/>
    <w:rsid w:val="0083774D"/>
    <w:rsid w:val="00840E73"/>
    <w:rsid w:val="00840FB4"/>
    <w:rsid w:val="008410B2"/>
    <w:rsid w:val="00841E36"/>
    <w:rsid w:val="008500A0"/>
    <w:rsid w:val="008524E5"/>
    <w:rsid w:val="0085351C"/>
    <w:rsid w:val="008549CA"/>
    <w:rsid w:val="008556C3"/>
    <w:rsid w:val="0085687C"/>
    <w:rsid w:val="008706C5"/>
    <w:rsid w:val="00873707"/>
    <w:rsid w:val="00874B20"/>
    <w:rsid w:val="00875619"/>
    <w:rsid w:val="008763E1"/>
    <w:rsid w:val="0087775C"/>
    <w:rsid w:val="00877EC8"/>
    <w:rsid w:val="00880F36"/>
    <w:rsid w:val="00882745"/>
    <w:rsid w:val="008838CB"/>
    <w:rsid w:val="00885530"/>
    <w:rsid w:val="008910D1"/>
    <w:rsid w:val="0089296C"/>
    <w:rsid w:val="00892AB0"/>
    <w:rsid w:val="00894268"/>
    <w:rsid w:val="00896ABD"/>
    <w:rsid w:val="0089770F"/>
    <w:rsid w:val="008A3380"/>
    <w:rsid w:val="008A4E15"/>
    <w:rsid w:val="008A6B27"/>
    <w:rsid w:val="008A7A9C"/>
    <w:rsid w:val="008B5218"/>
    <w:rsid w:val="008B7102"/>
    <w:rsid w:val="008B71A6"/>
    <w:rsid w:val="008C3B7D"/>
    <w:rsid w:val="008C7752"/>
    <w:rsid w:val="008D0F90"/>
    <w:rsid w:val="008D3715"/>
    <w:rsid w:val="008D5465"/>
    <w:rsid w:val="008D7EB7"/>
    <w:rsid w:val="008E3684"/>
    <w:rsid w:val="008E57F5"/>
    <w:rsid w:val="008E7606"/>
    <w:rsid w:val="008F1DAA"/>
    <w:rsid w:val="008F3BCB"/>
    <w:rsid w:val="008F3EBD"/>
    <w:rsid w:val="008F60B2"/>
    <w:rsid w:val="008F6A5E"/>
    <w:rsid w:val="008F7C41"/>
    <w:rsid w:val="009031E2"/>
    <w:rsid w:val="0091276C"/>
    <w:rsid w:val="00914B4B"/>
    <w:rsid w:val="0091625F"/>
    <w:rsid w:val="009165AC"/>
    <w:rsid w:val="0092053F"/>
    <w:rsid w:val="00921E85"/>
    <w:rsid w:val="0092340A"/>
    <w:rsid w:val="009235B3"/>
    <w:rsid w:val="00923799"/>
    <w:rsid w:val="00926E46"/>
    <w:rsid w:val="009313D9"/>
    <w:rsid w:val="00935B7F"/>
    <w:rsid w:val="00941293"/>
    <w:rsid w:val="00946372"/>
    <w:rsid w:val="00950C17"/>
    <w:rsid w:val="00951FAF"/>
    <w:rsid w:val="00952536"/>
    <w:rsid w:val="00954740"/>
    <w:rsid w:val="009620A7"/>
    <w:rsid w:val="00963ABC"/>
    <w:rsid w:val="00964212"/>
    <w:rsid w:val="00965D21"/>
    <w:rsid w:val="00967764"/>
    <w:rsid w:val="009678E7"/>
    <w:rsid w:val="00970B0E"/>
    <w:rsid w:val="00970BB9"/>
    <w:rsid w:val="00971187"/>
    <w:rsid w:val="009726EE"/>
    <w:rsid w:val="00972C4D"/>
    <w:rsid w:val="00975573"/>
    <w:rsid w:val="00976D03"/>
    <w:rsid w:val="00977B30"/>
    <w:rsid w:val="00982F41"/>
    <w:rsid w:val="009831CD"/>
    <w:rsid w:val="00984C99"/>
    <w:rsid w:val="00985090"/>
    <w:rsid w:val="00987710"/>
    <w:rsid w:val="009904AB"/>
    <w:rsid w:val="00995688"/>
    <w:rsid w:val="009958A6"/>
    <w:rsid w:val="00996456"/>
    <w:rsid w:val="009A04F5"/>
    <w:rsid w:val="009A15EF"/>
    <w:rsid w:val="009A38A5"/>
    <w:rsid w:val="009B118B"/>
    <w:rsid w:val="009B1737"/>
    <w:rsid w:val="009B319B"/>
    <w:rsid w:val="009B3BCC"/>
    <w:rsid w:val="009B3D4B"/>
    <w:rsid w:val="009B422C"/>
    <w:rsid w:val="009B5B99"/>
    <w:rsid w:val="009B6EFC"/>
    <w:rsid w:val="009C2DF8"/>
    <w:rsid w:val="009C31BF"/>
    <w:rsid w:val="009C68B7"/>
    <w:rsid w:val="009D0834"/>
    <w:rsid w:val="009D0A1E"/>
    <w:rsid w:val="009D2AE3"/>
    <w:rsid w:val="009D52BC"/>
    <w:rsid w:val="009D7D0A"/>
    <w:rsid w:val="009E09D9"/>
    <w:rsid w:val="009F01B1"/>
    <w:rsid w:val="009F0DBB"/>
    <w:rsid w:val="009F3887"/>
    <w:rsid w:val="009F6A8D"/>
    <w:rsid w:val="009F732B"/>
    <w:rsid w:val="009F74AF"/>
    <w:rsid w:val="00A01FE0"/>
    <w:rsid w:val="00A04839"/>
    <w:rsid w:val="00A10656"/>
    <w:rsid w:val="00A113C0"/>
    <w:rsid w:val="00A12FA6"/>
    <w:rsid w:val="00A1339B"/>
    <w:rsid w:val="00A14ABA"/>
    <w:rsid w:val="00A15D73"/>
    <w:rsid w:val="00A24CB6"/>
    <w:rsid w:val="00A26CD2"/>
    <w:rsid w:val="00A27667"/>
    <w:rsid w:val="00A31EF5"/>
    <w:rsid w:val="00A32979"/>
    <w:rsid w:val="00A32DD6"/>
    <w:rsid w:val="00A34A67"/>
    <w:rsid w:val="00A37462"/>
    <w:rsid w:val="00A37794"/>
    <w:rsid w:val="00A37B8B"/>
    <w:rsid w:val="00A459E1"/>
    <w:rsid w:val="00A52296"/>
    <w:rsid w:val="00A534FD"/>
    <w:rsid w:val="00A55661"/>
    <w:rsid w:val="00A61B70"/>
    <w:rsid w:val="00A61FA8"/>
    <w:rsid w:val="00A637F4"/>
    <w:rsid w:val="00A639EE"/>
    <w:rsid w:val="00A65485"/>
    <w:rsid w:val="00A65575"/>
    <w:rsid w:val="00A66E05"/>
    <w:rsid w:val="00A67456"/>
    <w:rsid w:val="00A702F5"/>
    <w:rsid w:val="00A70753"/>
    <w:rsid w:val="00A712D2"/>
    <w:rsid w:val="00A719C1"/>
    <w:rsid w:val="00A82C8A"/>
    <w:rsid w:val="00A8346B"/>
    <w:rsid w:val="00A852FF"/>
    <w:rsid w:val="00A87337"/>
    <w:rsid w:val="00A90C97"/>
    <w:rsid w:val="00A91CF0"/>
    <w:rsid w:val="00A960C8"/>
    <w:rsid w:val="00A96604"/>
    <w:rsid w:val="00AA03DF"/>
    <w:rsid w:val="00AA1B4F"/>
    <w:rsid w:val="00AA21D8"/>
    <w:rsid w:val="00AA3A9F"/>
    <w:rsid w:val="00AA54F3"/>
    <w:rsid w:val="00AA6B43"/>
    <w:rsid w:val="00AB1ED0"/>
    <w:rsid w:val="00AB367A"/>
    <w:rsid w:val="00AC01D1"/>
    <w:rsid w:val="00AC52A5"/>
    <w:rsid w:val="00AC6EFD"/>
    <w:rsid w:val="00AC7151"/>
    <w:rsid w:val="00AC78EE"/>
    <w:rsid w:val="00AD460A"/>
    <w:rsid w:val="00AD6A05"/>
    <w:rsid w:val="00AE272B"/>
    <w:rsid w:val="00AE3E3A"/>
    <w:rsid w:val="00AE77B4"/>
    <w:rsid w:val="00AE7C1A"/>
    <w:rsid w:val="00AE7DB9"/>
    <w:rsid w:val="00AE7DF8"/>
    <w:rsid w:val="00AE7FC9"/>
    <w:rsid w:val="00AF0D9C"/>
    <w:rsid w:val="00AF13AB"/>
    <w:rsid w:val="00AF1D36"/>
    <w:rsid w:val="00AF280B"/>
    <w:rsid w:val="00AF3908"/>
    <w:rsid w:val="00AF521F"/>
    <w:rsid w:val="00AF5F75"/>
    <w:rsid w:val="00AF6001"/>
    <w:rsid w:val="00B0071A"/>
    <w:rsid w:val="00B01A16"/>
    <w:rsid w:val="00B04BD8"/>
    <w:rsid w:val="00B04D33"/>
    <w:rsid w:val="00B07F45"/>
    <w:rsid w:val="00B1021A"/>
    <w:rsid w:val="00B1481A"/>
    <w:rsid w:val="00B15A1F"/>
    <w:rsid w:val="00B15FE9"/>
    <w:rsid w:val="00B2148A"/>
    <w:rsid w:val="00B220C2"/>
    <w:rsid w:val="00B25B32"/>
    <w:rsid w:val="00B32616"/>
    <w:rsid w:val="00B32BC5"/>
    <w:rsid w:val="00B36C42"/>
    <w:rsid w:val="00B42EA7"/>
    <w:rsid w:val="00B477C9"/>
    <w:rsid w:val="00B51918"/>
    <w:rsid w:val="00B5337C"/>
    <w:rsid w:val="00B53FDE"/>
    <w:rsid w:val="00B54F45"/>
    <w:rsid w:val="00B56397"/>
    <w:rsid w:val="00B57F78"/>
    <w:rsid w:val="00B6027B"/>
    <w:rsid w:val="00B64D53"/>
    <w:rsid w:val="00B64EE3"/>
    <w:rsid w:val="00B65EDB"/>
    <w:rsid w:val="00B67AFF"/>
    <w:rsid w:val="00B70B59"/>
    <w:rsid w:val="00B73657"/>
    <w:rsid w:val="00B7571D"/>
    <w:rsid w:val="00B77DED"/>
    <w:rsid w:val="00B85FF3"/>
    <w:rsid w:val="00B92FFF"/>
    <w:rsid w:val="00B94A99"/>
    <w:rsid w:val="00B956CF"/>
    <w:rsid w:val="00BA13BF"/>
    <w:rsid w:val="00BA1735"/>
    <w:rsid w:val="00BA19FA"/>
    <w:rsid w:val="00BA4288"/>
    <w:rsid w:val="00BB145D"/>
    <w:rsid w:val="00BB48E5"/>
    <w:rsid w:val="00BB5607"/>
    <w:rsid w:val="00BB5ACA"/>
    <w:rsid w:val="00BB627F"/>
    <w:rsid w:val="00BB65A9"/>
    <w:rsid w:val="00BB6CB5"/>
    <w:rsid w:val="00BC3823"/>
    <w:rsid w:val="00BC5841"/>
    <w:rsid w:val="00BD60B4"/>
    <w:rsid w:val="00BD796B"/>
    <w:rsid w:val="00BE40C0"/>
    <w:rsid w:val="00BE5F4A"/>
    <w:rsid w:val="00BE7292"/>
    <w:rsid w:val="00BE7AEF"/>
    <w:rsid w:val="00BF09B0"/>
    <w:rsid w:val="00BF1544"/>
    <w:rsid w:val="00BF1B53"/>
    <w:rsid w:val="00BF246D"/>
    <w:rsid w:val="00BF3B3E"/>
    <w:rsid w:val="00C02F6E"/>
    <w:rsid w:val="00C06F06"/>
    <w:rsid w:val="00C20FAD"/>
    <w:rsid w:val="00C2375F"/>
    <w:rsid w:val="00C247CB"/>
    <w:rsid w:val="00C318B9"/>
    <w:rsid w:val="00C32E66"/>
    <w:rsid w:val="00C33016"/>
    <w:rsid w:val="00C3355F"/>
    <w:rsid w:val="00C3569A"/>
    <w:rsid w:val="00C37362"/>
    <w:rsid w:val="00C417C6"/>
    <w:rsid w:val="00C43F48"/>
    <w:rsid w:val="00C448FF"/>
    <w:rsid w:val="00C449D3"/>
    <w:rsid w:val="00C44B31"/>
    <w:rsid w:val="00C45E57"/>
    <w:rsid w:val="00C52F29"/>
    <w:rsid w:val="00C56CE6"/>
    <w:rsid w:val="00C5745F"/>
    <w:rsid w:val="00C60005"/>
    <w:rsid w:val="00C61A98"/>
    <w:rsid w:val="00C62DD8"/>
    <w:rsid w:val="00C63201"/>
    <w:rsid w:val="00C64E62"/>
    <w:rsid w:val="00C651D5"/>
    <w:rsid w:val="00C65CCC"/>
    <w:rsid w:val="00C7618F"/>
    <w:rsid w:val="00C765A9"/>
    <w:rsid w:val="00C77AE2"/>
    <w:rsid w:val="00C80793"/>
    <w:rsid w:val="00C8162D"/>
    <w:rsid w:val="00C83A0B"/>
    <w:rsid w:val="00C842D0"/>
    <w:rsid w:val="00C84ED1"/>
    <w:rsid w:val="00C854AB"/>
    <w:rsid w:val="00C9038F"/>
    <w:rsid w:val="00C92AAB"/>
    <w:rsid w:val="00C96781"/>
    <w:rsid w:val="00CA2435"/>
    <w:rsid w:val="00CA4068"/>
    <w:rsid w:val="00CA667B"/>
    <w:rsid w:val="00CB3762"/>
    <w:rsid w:val="00CB37F8"/>
    <w:rsid w:val="00CB7DC3"/>
    <w:rsid w:val="00CC7807"/>
    <w:rsid w:val="00CD0E2F"/>
    <w:rsid w:val="00CD1D49"/>
    <w:rsid w:val="00CD2F20"/>
    <w:rsid w:val="00CD5704"/>
    <w:rsid w:val="00CD6B20"/>
    <w:rsid w:val="00CE1339"/>
    <w:rsid w:val="00CE61CC"/>
    <w:rsid w:val="00CE68AE"/>
    <w:rsid w:val="00CE6E42"/>
    <w:rsid w:val="00CE78E8"/>
    <w:rsid w:val="00CF0BBE"/>
    <w:rsid w:val="00CF20B7"/>
    <w:rsid w:val="00CF6692"/>
    <w:rsid w:val="00CF7441"/>
    <w:rsid w:val="00D00D16"/>
    <w:rsid w:val="00D03C6C"/>
    <w:rsid w:val="00D04760"/>
    <w:rsid w:val="00D04A95"/>
    <w:rsid w:val="00D06288"/>
    <w:rsid w:val="00D068C7"/>
    <w:rsid w:val="00D103C1"/>
    <w:rsid w:val="00D11CEE"/>
    <w:rsid w:val="00D128A4"/>
    <w:rsid w:val="00D15131"/>
    <w:rsid w:val="00D16FA2"/>
    <w:rsid w:val="00D2004C"/>
    <w:rsid w:val="00D20954"/>
    <w:rsid w:val="00D21C39"/>
    <w:rsid w:val="00D21FC6"/>
    <w:rsid w:val="00D2243A"/>
    <w:rsid w:val="00D3089D"/>
    <w:rsid w:val="00D31C45"/>
    <w:rsid w:val="00D33393"/>
    <w:rsid w:val="00D33D36"/>
    <w:rsid w:val="00D34D94"/>
    <w:rsid w:val="00D409E2"/>
    <w:rsid w:val="00D427D7"/>
    <w:rsid w:val="00D44E62"/>
    <w:rsid w:val="00D47ABC"/>
    <w:rsid w:val="00D51570"/>
    <w:rsid w:val="00D55346"/>
    <w:rsid w:val="00D556AD"/>
    <w:rsid w:val="00D55E83"/>
    <w:rsid w:val="00D55EBB"/>
    <w:rsid w:val="00D60381"/>
    <w:rsid w:val="00D616DE"/>
    <w:rsid w:val="00D62201"/>
    <w:rsid w:val="00D651D1"/>
    <w:rsid w:val="00D717BB"/>
    <w:rsid w:val="00D7226B"/>
    <w:rsid w:val="00D72707"/>
    <w:rsid w:val="00D75548"/>
    <w:rsid w:val="00D75A9C"/>
    <w:rsid w:val="00D810AD"/>
    <w:rsid w:val="00D83681"/>
    <w:rsid w:val="00D90871"/>
    <w:rsid w:val="00D9155F"/>
    <w:rsid w:val="00D9403F"/>
    <w:rsid w:val="00D959B4"/>
    <w:rsid w:val="00DA44DE"/>
    <w:rsid w:val="00DB25F0"/>
    <w:rsid w:val="00DB384A"/>
    <w:rsid w:val="00DB620A"/>
    <w:rsid w:val="00DC3832"/>
    <w:rsid w:val="00DC6E72"/>
    <w:rsid w:val="00DC7A51"/>
    <w:rsid w:val="00DD1D49"/>
    <w:rsid w:val="00DD3B1E"/>
    <w:rsid w:val="00DE5B5F"/>
    <w:rsid w:val="00E00696"/>
    <w:rsid w:val="00E01DBE"/>
    <w:rsid w:val="00E03651"/>
    <w:rsid w:val="00E03808"/>
    <w:rsid w:val="00E060C2"/>
    <w:rsid w:val="00E06324"/>
    <w:rsid w:val="00E10181"/>
    <w:rsid w:val="00E12FB0"/>
    <w:rsid w:val="00E14814"/>
    <w:rsid w:val="00E1591B"/>
    <w:rsid w:val="00E16A50"/>
    <w:rsid w:val="00E22B02"/>
    <w:rsid w:val="00E249D5"/>
    <w:rsid w:val="00E26F73"/>
    <w:rsid w:val="00E3094E"/>
    <w:rsid w:val="00E33C68"/>
    <w:rsid w:val="00E34EEB"/>
    <w:rsid w:val="00E3687C"/>
    <w:rsid w:val="00E36E43"/>
    <w:rsid w:val="00E41E0D"/>
    <w:rsid w:val="00E44EB9"/>
    <w:rsid w:val="00E46358"/>
    <w:rsid w:val="00E471DC"/>
    <w:rsid w:val="00E50EB4"/>
    <w:rsid w:val="00E532FC"/>
    <w:rsid w:val="00E559B4"/>
    <w:rsid w:val="00E55BB0"/>
    <w:rsid w:val="00E609E5"/>
    <w:rsid w:val="00E60F27"/>
    <w:rsid w:val="00E63485"/>
    <w:rsid w:val="00E64D93"/>
    <w:rsid w:val="00E65EDB"/>
    <w:rsid w:val="00E66927"/>
    <w:rsid w:val="00E677B8"/>
    <w:rsid w:val="00E67FA1"/>
    <w:rsid w:val="00E7387D"/>
    <w:rsid w:val="00E73D4D"/>
    <w:rsid w:val="00E73D53"/>
    <w:rsid w:val="00E75111"/>
    <w:rsid w:val="00E75371"/>
    <w:rsid w:val="00E77296"/>
    <w:rsid w:val="00E9138C"/>
    <w:rsid w:val="00E93763"/>
    <w:rsid w:val="00E96C4C"/>
    <w:rsid w:val="00EA2AAE"/>
    <w:rsid w:val="00EA2EC0"/>
    <w:rsid w:val="00EA427A"/>
    <w:rsid w:val="00EA5962"/>
    <w:rsid w:val="00EA723B"/>
    <w:rsid w:val="00EB13D6"/>
    <w:rsid w:val="00EB2F4F"/>
    <w:rsid w:val="00EB492C"/>
    <w:rsid w:val="00EB6350"/>
    <w:rsid w:val="00EB66A7"/>
    <w:rsid w:val="00EB687A"/>
    <w:rsid w:val="00EC2F62"/>
    <w:rsid w:val="00EC31B4"/>
    <w:rsid w:val="00EC62EB"/>
    <w:rsid w:val="00EC6E9F"/>
    <w:rsid w:val="00ED44F0"/>
    <w:rsid w:val="00ED4B33"/>
    <w:rsid w:val="00ED7DD6"/>
    <w:rsid w:val="00EE060B"/>
    <w:rsid w:val="00EE15A1"/>
    <w:rsid w:val="00EE1D64"/>
    <w:rsid w:val="00EE2A7C"/>
    <w:rsid w:val="00EE2C42"/>
    <w:rsid w:val="00EE341B"/>
    <w:rsid w:val="00EE376B"/>
    <w:rsid w:val="00EE4453"/>
    <w:rsid w:val="00EE5FCE"/>
    <w:rsid w:val="00EE6BBD"/>
    <w:rsid w:val="00EE6E1E"/>
    <w:rsid w:val="00EE705F"/>
    <w:rsid w:val="00EF1462"/>
    <w:rsid w:val="00EF54FD"/>
    <w:rsid w:val="00F13112"/>
    <w:rsid w:val="00F16FE6"/>
    <w:rsid w:val="00F213DA"/>
    <w:rsid w:val="00F22DC8"/>
    <w:rsid w:val="00F238BD"/>
    <w:rsid w:val="00F24992"/>
    <w:rsid w:val="00F30137"/>
    <w:rsid w:val="00F32F2F"/>
    <w:rsid w:val="00F33241"/>
    <w:rsid w:val="00F33F3F"/>
    <w:rsid w:val="00F35BDD"/>
    <w:rsid w:val="00F403FD"/>
    <w:rsid w:val="00F41E72"/>
    <w:rsid w:val="00F45BDF"/>
    <w:rsid w:val="00F50300"/>
    <w:rsid w:val="00F53191"/>
    <w:rsid w:val="00F56E39"/>
    <w:rsid w:val="00F623E9"/>
    <w:rsid w:val="00F63946"/>
    <w:rsid w:val="00F63951"/>
    <w:rsid w:val="00F63C86"/>
    <w:rsid w:val="00F766BE"/>
    <w:rsid w:val="00F77EB9"/>
    <w:rsid w:val="00F80635"/>
    <w:rsid w:val="00F8132A"/>
    <w:rsid w:val="00F815D1"/>
    <w:rsid w:val="00F81E7E"/>
    <w:rsid w:val="00F81F0F"/>
    <w:rsid w:val="00F825F4"/>
    <w:rsid w:val="00F865B1"/>
    <w:rsid w:val="00F87C6D"/>
    <w:rsid w:val="00F92AA1"/>
    <w:rsid w:val="00F932DE"/>
    <w:rsid w:val="00F963DD"/>
    <w:rsid w:val="00F9641A"/>
    <w:rsid w:val="00F97004"/>
    <w:rsid w:val="00FA1E5A"/>
    <w:rsid w:val="00FA2045"/>
    <w:rsid w:val="00FA7A66"/>
    <w:rsid w:val="00FB0F71"/>
    <w:rsid w:val="00FB1AA9"/>
    <w:rsid w:val="00FB4B5A"/>
    <w:rsid w:val="00FB5963"/>
    <w:rsid w:val="00FB5DAA"/>
    <w:rsid w:val="00FB64EC"/>
    <w:rsid w:val="00FC04B9"/>
    <w:rsid w:val="00FC161A"/>
    <w:rsid w:val="00FC23D5"/>
    <w:rsid w:val="00FC45B2"/>
    <w:rsid w:val="00FC47FD"/>
    <w:rsid w:val="00FC4C1A"/>
    <w:rsid w:val="00FC6468"/>
    <w:rsid w:val="00FC6D49"/>
    <w:rsid w:val="00FD012E"/>
    <w:rsid w:val="00FD3EEA"/>
    <w:rsid w:val="00FD4721"/>
    <w:rsid w:val="00FD4922"/>
    <w:rsid w:val="00FD6461"/>
    <w:rsid w:val="00FD76B8"/>
    <w:rsid w:val="00FE0281"/>
    <w:rsid w:val="00FE526A"/>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F734260"/>
  <w14:defaultImageDpi w14:val="96"/>
  <w15:docId w15:val="{C61817FF-D495-4997-A4BF-42F5C831A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imes New Roman"/>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D3715"/>
    <w:rPr>
      <w:rFonts w:ascii="Calibri" w:hAnsi="Calibri"/>
      <w:b/>
      <w:kern w:val="32"/>
      <w:sz w:val="32"/>
    </w:rPr>
  </w:style>
  <w:style w:type="character" w:customStyle="1" w:styleId="Heading2Char">
    <w:name w:val="Heading 2 Char"/>
    <w:basedOn w:val="DefaultParagraphFont"/>
    <w:link w:val="Heading2"/>
    <w:uiPriority w:val="9"/>
    <w:locked/>
    <w:rsid w:val="007A4D4C"/>
    <w:rPr>
      <w:rFonts w:ascii="Calibri" w:hAnsi="Calibri"/>
      <w:b/>
      <w:sz w:val="28"/>
    </w:rPr>
  </w:style>
  <w:style w:type="character" w:customStyle="1" w:styleId="Heading3Char">
    <w:name w:val="Heading 3 Char"/>
    <w:basedOn w:val="DefaultParagraphFont"/>
    <w:link w:val="Heading3"/>
    <w:uiPriority w:val="9"/>
    <w:locked/>
    <w:rsid w:val="00366B76"/>
    <w:rPr>
      <w:rFonts w:asciiTheme="majorHAnsi" w:eastAsiaTheme="majorEastAsia" w:hAnsiTheme="majorHAnsi" w:cs="Times New Roman"/>
      <w:b/>
      <w:bCs/>
      <w:color w:val="4F81BD" w:themeColor="accent1"/>
      <w:sz w:val="24"/>
      <w:szCs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color w:val="0000FF"/>
      <w:u w:val="single"/>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locked/>
    <w:rPr>
      <w:sz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locked/>
    <w:rPr>
      <w:sz w:val="24"/>
    </w:rPr>
  </w:style>
  <w:style w:type="character" w:styleId="CommentReference">
    <w:name w:val="annotation reference"/>
    <w:basedOn w:val="DefaultParagraphFont"/>
    <w:uiPriority w:val="99"/>
    <w:rPr>
      <w:sz w:val="18"/>
    </w:rPr>
  </w:style>
  <w:style w:type="paragraph" w:styleId="CommentText">
    <w:name w:val="annotation text"/>
    <w:basedOn w:val="Normal"/>
    <w:link w:val="CommentTextChar"/>
    <w:uiPriority w:val="99"/>
    <w:pPr>
      <w:jc w:val="left"/>
    </w:pPr>
    <w:rPr>
      <w:rFonts w:ascii="Tahoma" w:hAnsi="Tahoma" w:cs="Tahoma"/>
      <w:sz w:val="16"/>
    </w:rPr>
  </w:style>
  <w:style w:type="character" w:customStyle="1" w:styleId="CommentTextChar">
    <w:name w:val="Comment Text Char"/>
    <w:basedOn w:val="DefaultParagraphFont"/>
    <w:link w:val="CommentText"/>
    <w:uiPriority w:val="99"/>
    <w:locked/>
    <w:rPr>
      <w:rFonts w:ascii="Tahoma" w:hAnsi="Tahoma"/>
      <w:color w:val="000000"/>
      <w:sz w:val="24"/>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locked/>
    <w:rPr>
      <w:rFonts w:ascii="Tahoma" w:hAnsi="Tahoma"/>
      <w:b/>
      <w:color w:val="000000"/>
      <w:sz w:val="24"/>
      <w:lang w:val="en-US" w:eastAsia="x-none"/>
    </w:rPr>
  </w:style>
  <w:style w:type="paragraph" w:styleId="BalloonText">
    <w:name w:val="Balloon Text"/>
    <w:basedOn w:val="Normal"/>
    <w:link w:val="BalloonTextChar"/>
    <w:uiPriority w:val="99"/>
    <w:rPr>
      <w:rFonts w:ascii="Lucida Grande" w:hAnsi="Lucida Grande"/>
      <w:sz w:val="18"/>
      <w:szCs w:val="18"/>
    </w:rPr>
  </w:style>
  <w:style w:type="character" w:customStyle="1" w:styleId="BalloonTextChar">
    <w:name w:val="Balloon Text Char"/>
    <w:basedOn w:val="DefaultParagraphFont"/>
    <w:link w:val="BalloonText"/>
    <w:uiPriority w:val="99"/>
    <w:locked/>
    <w:rPr>
      <w:rFonts w:ascii="Lucida Grande" w:hAnsi="Lucida Grande"/>
      <w:sz w:val="18"/>
      <w:lang w:val="en-US" w:eastAsia="x-none"/>
    </w:rPr>
  </w:style>
  <w:style w:type="character" w:styleId="PageNumber">
    <w:name w:val="page number"/>
    <w:basedOn w:val="DefaultParagraphFont"/>
    <w:uiPriority w:val="99"/>
    <w:rPr>
      <w:rFonts w:cs="Times New Roman"/>
    </w:rPr>
  </w:style>
  <w:style w:type="character" w:styleId="FollowedHyperlink">
    <w:name w:val="FollowedHyperlink"/>
    <w:basedOn w:val="DefaultParagraphFont"/>
    <w:uiPriority w:val="99"/>
    <w:rsid w:val="00D9403F"/>
    <w:rPr>
      <w:color w:val="800080"/>
      <w:u w:val="single"/>
    </w:rPr>
  </w:style>
  <w:style w:type="character" w:customStyle="1" w:styleId="apple-converted-space">
    <w:name w:val="apple-converted-space"/>
    <w:basedOn w:val="DefaultParagraphFont"/>
    <w:rsid w:val="008D3715"/>
    <w:rPr>
      <w:rFonts w:cs="Times New Roman"/>
    </w:rPr>
  </w:style>
  <w:style w:type="character" w:styleId="IntenseEmphasis">
    <w:name w:val="Intense Emphasis"/>
    <w:basedOn w:val="DefaultParagraphFont"/>
    <w:uiPriority w:val="21"/>
    <w:qFormat/>
    <w:rsid w:val="00703ED2"/>
    <w:rPr>
      <w:b/>
      <w:i/>
      <w:color w:val="4F81BD"/>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locked/>
    <w:rsid w:val="00621C4E"/>
    <w:rPr>
      <w:rFonts w:ascii="Calibri" w:hAnsi="Calibri"/>
      <w:color w:val="7F7F7F"/>
      <w:sz w:val="24"/>
    </w:rPr>
  </w:style>
  <w:style w:type="paragraph" w:styleId="ListParagraph">
    <w:name w:val="List Paragraph"/>
    <w:basedOn w:val="Normal"/>
    <w:uiPriority w:val="34"/>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locked/>
    <w:rsid w:val="00AF280B"/>
    <w:rPr>
      <w:rFonts w:ascii="Calibri" w:eastAsia="Times New Roman" w:hAnsi="Calibri" w:cs="Calibri"/>
      <w:sz w:val="24"/>
      <w:szCs w:val="24"/>
    </w:rPr>
  </w:style>
  <w:style w:type="character" w:styleId="Strong">
    <w:name w:val="Strong"/>
    <w:basedOn w:val="DefaultParagraphFont"/>
    <w:uiPriority w:val="22"/>
    <w:qFormat/>
    <w:rsid w:val="007E058A"/>
    <w:rPr>
      <w:rFonts w:cs="Times New Roman"/>
      <w:b/>
      <w:bCs/>
    </w:rPr>
  </w:style>
  <w:style w:type="character" w:styleId="Emphasis">
    <w:name w:val="Emphasis"/>
    <w:basedOn w:val="DefaultParagraphFont"/>
    <w:uiPriority w:val="20"/>
    <w:qFormat/>
    <w:rsid w:val="00225720"/>
    <w:rPr>
      <w:rFonts w:cs="Times New Roman"/>
      <w:i/>
      <w:iCs/>
    </w:rPr>
  </w:style>
  <w:style w:type="character" w:styleId="LineNumber">
    <w:name w:val="line number"/>
    <w:basedOn w:val="DefaultParagraphFont"/>
    <w:uiPriority w:val="99"/>
    <w:semiHidden/>
    <w:unhideWhenUsed/>
    <w:rsid w:val="00343097"/>
    <w:rPr>
      <w:rFonts w:cs="Times New Roman"/>
    </w:rPr>
  </w:style>
  <w:style w:type="paragraph" w:customStyle="1" w:styleId="EndNoteBibliographyTitle">
    <w:name w:val="EndNote Bibliography Title"/>
    <w:basedOn w:val="Normal"/>
    <w:link w:val="EndNoteBibliographyTitleCar"/>
    <w:rsid w:val="00875619"/>
    <w:pPr>
      <w:jc w:val="center"/>
    </w:pPr>
    <w:rPr>
      <w:noProof/>
    </w:rPr>
  </w:style>
  <w:style w:type="character" w:customStyle="1" w:styleId="EndNoteBibliographyTitleCar">
    <w:name w:val="EndNote Bibliography Title Car"/>
    <w:basedOn w:val="DefaultParagraphFont"/>
    <w:link w:val="EndNoteBibliographyTitle"/>
    <w:locked/>
    <w:rsid w:val="00875619"/>
    <w:rPr>
      <w:rFonts w:ascii="Calibri" w:hAnsi="Calibri" w:cs="Calibri"/>
      <w:noProof/>
      <w:color w:val="000000"/>
      <w:sz w:val="24"/>
      <w:szCs w:val="24"/>
    </w:rPr>
  </w:style>
  <w:style w:type="paragraph" w:customStyle="1" w:styleId="EndNoteBibliography">
    <w:name w:val="EndNote Bibliography"/>
    <w:basedOn w:val="Normal"/>
    <w:link w:val="EndNoteBibliographyCar"/>
    <w:rsid w:val="00875619"/>
    <w:rPr>
      <w:noProof/>
    </w:rPr>
  </w:style>
  <w:style w:type="character" w:customStyle="1" w:styleId="EndNoteBibliographyCar">
    <w:name w:val="EndNote Bibliography Car"/>
    <w:basedOn w:val="DefaultParagraphFont"/>
    <w:link w:val="EndNoteBibliography"/>
    <w:locked/>
    <w:rsid w:val="00875619"/>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335662">
      <w:marLeft w:val="0"/>
      <w:marRight w:val="0"/>
      <w:marTop w:val="0"/>
      <w:marBottom w:val="0"/>
      <w:divBdr>
        <w:top w:val="none" w:sz="0" w:space="0" w:color="auto"/>
        <w:left w:val="none" w:sz="0" w:space="0" w:color="auto"/>
        <w:bottom w:val="none" w:sz="0" w:space="0" w:color="auto"/>
        <w:right w:val="none" w:sz="0" w:space="0" w:color="auto"/>
      </w:divBdr>
    </w:div>
    <w:div w:id="82335663">
      <w:marLeft w:val="0"/>
      <w:marRight w:val="0"/>
      <w:marTop w:val="0"/>
      <w:marBottom w:val="0"/>
      <w:divBdr>
        <w:top w:val="none" w:sz="0" w:space="0" w:color="auto"/>
        <w:left w:val="none" w:sz="0" w:space="0" w:color="auto"/>
        <w:bottom w:val="none" w:sz="0" w:space="0" w:color="auto"/>
        <w:right w:val="none" w:sz="0" w:space="0" w:color="auto"/>
      </w:divBdr>
      <w:divsChild>
        <w:div w:id="82335666">
          <w:marLeft w:val="120"/>
          <w:marRight w:val="120"/>
          <w:marTop w:val="120"/>
          <w:marBottom w:val="120"/>
          <w:divBdr>
            <w:top w:val="none" w:sz="0" w:space="0" w:color="auto"/>
            <w:left w:val="none" w:sz="0" w:space="0" w:color="auto"/>
            <w:bottom w:val="none" w:sz="0" w:space="0" w:color="auto"/>
            <w:right w:val="none" w:sz="0" w:space="0" w:color="auto"/>
          </w:divBdr>
          <w:divsChild>
            <w:div w:id="8233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665">
      <w:marLeft w:val="0"/>
      <w:marRight w:val="0"/>
      <w:marTop w:val="0"/>
      <w:marBottom w:val="0"/>
      <w:divBdr>
        <w:top w:val="none" w:sz="0" w:space="0" w:color="auto"/>
        <w:left w:val="none" w:sz="0" w:space="0" w:color="auto"/>
        <w:bottom w:val="none" w:sz="0" w:space="0" w:color="auto"/>
        <w:right w:val="none" w:sz="0" w:space="0" w:color="auto"/>
      </w:divBdr>
    </w:div>
    <w:div w:id="82335668">
      <w:marLeft w:val="0"/>
      <w:marRight w:val="0"/>
      <w:marTop w:val="0"/>
      <w:marBottom w:val="0"/>
      <w:divBdr>
        <w:top w:val="none" w:sz="0" w:space="0" w:color="auto"/>
        <w:left w:val="none" w:sz="0" w:space="0" w:color="auto"/>
        <w:bottom w:val="none" w:sz="0" w:space="0" w:color="auto"/>
        <w:right w:val="none" w:sz="0" w:space="0" w:color="auto"/>
      </w:divBdr>
      <w:divsChild>
        <w:div w:id="82335664">
          <w:marLeft w:val="0"/>
          <w:marRight w:val="0"/>
          <w:marTop w:val="0"/>
          <w:marBottom w:val="0"/>
          <w:divBdr>
            <w:top w:val="none" w:sz="0" w:space="0" w:color="auto"/>
            <w:left w:val="none" w:sz="0" w:space="0" w:color="auto"/>
            <w:bottom w:val="none" w:sz="0" w:space="0" w:color="auto"/>
            <w:right w:val="none" w:sz="0" w:space="0" w:color="auto"/>
          </w:divBdr>
        </w:div>
      </w:divsChild>
    </w:div>
    <w:div w:id="126818472">
      <w:bodyDiv w:val="1"/>
      <w:marLeft w:val="0"/>
      <w:marRight w:val="0"/>
      <w:marTop w:val="0"/>
      <w:marBottom w:val="0"/>
      <w:divBdr>
        <w:top w:val="none" w:sz="0" w:space="0" w:color="auto"/>
        <w:left w:val="none" w:sz="0" w:space="0" w:color="auto"/>
        <w:bottom w:val="none" w:sz="0" w:space="0" w:color="auto"/>
        <w:right w:val="none" w:sz="0" w:space="0" w:color="auto"/>
      </w:divBdr>
      <w:divsChild>
        <w:div w:id="1585915446">
          <w:marLeft w:val="0"/>
          <w:marRight w:val="0"/>
          <w:marTop w:val="0"/>
          <w:marBottom w:val="0"/>
          <w:divBdr>
            <w:top w:val="none" w:sz="0" w:space="0" w:color="auto"/>
            <w:left w:val="none" w:sz="0" w:space="0" w:color="auto"/>
            <w:bottom w:val="none" w:sz="0" w:space="0" w:color="auto"/>
            <w:right w:val="none" w:sz="0" w:space="0" w:color="auto"/>
          </w:divBdr>
          <w:divsChild>
            <w:div w:id="842234824">
              <w:marLeft w:val="0"/>
              <w:marRight w:val="0"/>
              <w:marTop w:val="0"/>
              <w:marBottom w:val="0"/>
              <w:divBdr>
                <w:top w:val="none" w:sz="0" w:space="0" w:color="auto"/>
                <w:left w:val="none" w:sz="0" w:space="0" w:color="auto"/>
                <w:bottom w:val="none" w:sz="0" w:space="0" w:color="auto"/>
                <w:right w:val="none" w:sz="0" w:space="0" w:color="auto"/>
              </w:divBdr>
              <w:divsChild>
                <w:div w:id="134840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78108">
      <w:bodyDiv w:val="1"/>
      <w:marLeft w:val="0"/>
      <w:marRight w:val="0"/>
      <w:marTop w:val="0"/>
      <w:marBottom w:val="0"/>
      <w:divBdr>
        <w:top w:val="none" w:sz="0" w:space="0" w:color="auto"/>
        <w:left w:val="none" w:sz="0" w:space="0" w:color="auto"/>
        <w:bottom w:val="none" w:sz="0" w:space="0" w:color="auto"/>
        <w:right w:val="none" w:sz="0" w:space="0" w:color="auto"/>
      </w:divBdr>
    </w:div>
    <w:div w:id="694770149">
      <w:bodyDiv w:val="1"/>
      <w:marLeft w:val="0"/>
      <w:marRight w:val="0"/>
      <w:marTop w:val="0"/>
      <w:marBottom w:val="0"/>
      <w:divBdr>
        <w:top w:val="none" w:sz="0" w:space="0" w:color="auto"/>
        <w:left w:val="none" w:sz="0" w:space="0" w:color="auto"/>
        <w:bottom w:val="none" w:sz="0" w:space="0" w:color="auto"/>
        <w:right w:val="none" w:sz="0" w:space="0" w:color="auto"/>
      </w:divBdr>
      <w:divsChild>
        <w:div w:id="1604336358">
          <w:marLeft w:val="0"/>
          <w:marRight w:val="0"/>
          <w:marTop w:val="0"/>
          <w:marBottom w:val="0"/>
          <w:divBdr>
            <w:top w:val="none" w:sz="0" w:space="0" w:color="auto"/>
            <w:left w:val="none" w:sz="0" w:space="0" w:color="auto"/>
            <w:bottom w:val="none" w:sz="0" w:space="0" w:color="auto"/>
            <w:right w:val="none" w:sz="0" w:space="0" w:color="auto"/>
          </w:divBdr>
          <w:divsChild>
            <w:div w:id="989865145">
              <w:marLeft w:val="0"/>
              <w:marRight w:val="0"/>
              <w:marTop w:val="0"/>
              <w:marBottom w:val="0"/>
              <w:divBdr>
                <w:top w:val="none" w:sz="0" w:space="0" w:color="auto"/>
                <w:left w:val="none" w:sz="0" w:space="0" w:color="auto"/>
                <w:bottom w:val="none" w:sz="0" w:space="0" w:color="auto"/>
                <w:right w:val="none" w:sz="0" w:space="0" w:color="auto"/>
              </w:divBdr>
              <w:divsChild>
                <w:div w:id="37801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918875">
      <w:bodyDiv w:val="1"/>
      <w:marLeft w:val="0"/>
      <w:marRight w:val="0"/>
      <w:marTop w:val="0"/>
      <w:marBottom w:val="0"/>
      <w:divBdr>
        <w:top w:val="none" w:sz="0" w:space="0" w:color="auto"/>
        <w:left w:val="none" w:sz="0" w:space="0" w:color="auto"/>
        <w:bottom w:val="none" w:sz="0" w:space="0" w:color="auto"/>
        <w:right w:val="none" w:sz="0" w:space="0" w:color="auto"/>
      </w:divBdr>
      <w:divsChild>
        <w:div w:id="55513254">
          <w:marLeft w:val="0"/>
          <w:marRight w:val="0"/>
          <w:marTop w:val="0"/>
          <w:marBottom w:val="0"/>
          <w:divBdr>
            <w:top w:val="none" w:sz="0" w:space="0" w:color="auto"/>
            <w:left w:val="none" w:sz="0" w:space="0" w:color="auto"/>
            <w:bottom w:val="none" w:sz="0" w:space="0" w:color="auto"/>
            <w:right w:val="none" w:sz="0" w:space="0" w:color="auto"/>
          </w:divBdr>
          <w:divsChild>
            <w:div w:id="1951888222">
              <w:marLeft w:val="0"/>
              <w:marRight w:val="0"/>
              <w:marTop w:val="0"/>
              <w:marBottom w:val="0"/>
              <w:divBdr>
                <w:top w:val="none" w:sz="0" w:space="0" w:color="auto"/>
                <w:left w:val="none" w:sz="0" w:space="0" w:color="auto"/>
                <w:bottom w:val="none" w:sz="0" w:space="0" w:color="auto"/>
                <w:right w:val="none" w:sz="0" w:space="0" w:color="auto"/>
              </w:divBdr>
              <w:divsChild>
                <w:div w:id="35292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466650">
      <w:bodyDiv w:val="1"/>
      <w:marLeft w:val="0"/>
      <w:marRight w:val="0"/>
      <w:marTop w:val="0"/>
      <w:marBottom w:val="0"/>
      <w:divBdr>
        <w:top w:val="none" w:sz="0" w:space="0" w:color="auto"/>
        <w:left w:val="none" w:sz="0" w:space="0" w:color="auto"/>
        <w:bottom w:val="none" w:sz="0" w:space="0" w:color="auto"/>
        <w:right w:val="none" w:sz="0" w:space="0" w:color="auto"/>
      </w:divBdr>
      <w:divsChild>
        <w:div w:id="16004681">
          <w:marLeft w:val="0"/>
          <w:marRight w:val="0"/>
          <w:marTop w:val="0"/>
          <w:marBottom w:val="0"/>
          <w:divBdr>
            <w:top w:val="none" w:sz="0" w:space="0" w:color="auto"/>
            <w:left w:val="none" w:sz="0" w:space="0" w:color="auto"/>
            <w:bottom w:val="none" w:sz="0" w:space="0" w:color="auto"/>
            <w:right w:val="none" w:sz="0" w:space="0" w:color="auto"/>
          </w:divBdr>
          <w:divsChild>
            <w:div w:id="461270320">
              <w:marLeft w:val="0"/>
              <w:marRight w:val="0"/>
              <w:marTop w:val="0"/>
              <w:marBottom w:val="0"/>
              <w:divBdr>
                <w:top w:val="none" w:sz="0" w:space="0" w:color="auto"/>
                <w:left w:val="none" w:sz="0" w:space="0" w:color="auto"/>
                <w:bottom w:val="none" w:sz="0" w:space="0" w:color="auto"/>
                <w:right w:val="none" w:sz="0" w:space="0" w:color="auto"/>
              </w:divBdr>
              <w:divsChild>
                <w:div w:id="193281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005939">
      <w:bodyDiv w:val="1"/>
      <w:marLeft w:val="0"/>
      <w:marRight w:val="0"/>
      <w:marTop w:val="0"/>
      <w:marBottom w:val="0"/>
      <w:divBdr>
        <w:top w:val="none" w:sz="0" w:space="0" w:color="auto"/>
        <w:left w:val="none" w:sz="0" w:space="0" w:color="auto"/>
        <w:bottom w:val="none" w:sz="0" w:space="0" w:color="auto"/>
        <w:right w:val="none" w:sz="0" w:space="0" w:color="auto"/>
      </w:divBdr>
      <w:divsChild>
        <w:div w:id="1683504421">
          <w:marLeft w:val="0"/>
          <w:marRight w:val="0"/>
          <w:marTop w:val="0"/>
          <w:marBottom w:val="0"/>
          <w:divBdr>
            <w:top w:val="none" w:sz="0" w:space="0" w:color="auto"/>
            <w:left w:val="none" w:sz="0" w:space="0" w:color="auto"/>
            <w:bottom w:val="none" w:sz="0" w:space="0" w:color="auto"/>
            <w:right w:val="none" w:sz="0" w:space="0" w:color="auto"/>
          </w:divBdr>
          <w:divsChild>
            <w:div w:id="1381632533">
              <w:marLeft w:val="0"/>
              <w:marRight w:val="0"/>
              <w:marTop w:val="0"/>
              <w:marBottom w:val="0"/>
              <w:divBdr>
                <w:top w:val="none" w:sz="0" w:space="0" w:color="auto"/>
                <w:left w:val="none" w:sz="0" w:space="0" w:color="auto"/>
                <w:bottom w:val="none" w:sz="0" w:space="0" w:color="auto"/>
                <w:right w:val="none" w:sz="0" w:space="0" w:color="auto"/>
              </w:divBdr>
              <w:divsChild>
                <w:div w:id="55616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899672">
      <w:bodyDiv w:val="1"/>
      <w:marLeft w:val="0"/>
      <w:marRight w:val="0"/>
      <w:marTop w:val="0"/>
      <w:marBottom w:val="0"/>
      <w:divBdr>
        <w:top w:val="none" w:sz="0" w:space="0" w:color="auto"/>
        <w:left w:val="none" w:sz="0" w:space="0" w:color="auto"/>
        <w:bottom w:val="none" w:sz="0" w:space="0" w:color="auto"/>
        <w:right w:val="none" w:sz="0" w:space="0" w:color="auto"/>
      </w:divBdr>
      <w:divsChild>
        <w:div w:id="1800372096">
          <w:marLeft w:val="0"/>
          <w:marRight w:val="0"/>
          <w:marTop w:val="0"/>
          <w:marBottom w:val="0"/>
          <w:divBdr>
            <w:top w:val="none" w:sz="0" w:space="0" w:color="auto"/>
            <w:left w:val="none" w:sz="0" w:space="0" w:color="auto"/>
            <w:bottom w:val="none" w:sz="0" w:space="0" w:color="auto"/>
            <w:right w:val="none" w:sz="0" w:space="0" w:color="auto"/>
          </w:divBdr>
          <w:divsChild>
            <w:div w:id="495532319">
              <w:marLeft w:val="0"/>
              <w:marRight w:val="0"/>
              <w:marTop w:val="0"/>
              <w:marBottom w:val="0"/>
              <w:divBdr>
                <w:top w:val="none" w:sz="0" w:space="0" w:color="auto"/>
                <w:left w:val="none" w:sz="0" w:space="0" w:color="auto"/>
                <w:bottom w:val="none" w:sz="0" w:space="0" w:color="auto"/>
                <w:right w:val="none" w:sz="0" w:space="0" w:color="auto"/>
              </w:divBdr>
              <w:divsChild>
                <w:div w:id="352846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1C3F1A-9A39-4537-934D-8D978F15A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2</Pages>
  <Words>7170</Words>
  <Characters>40869</Characters>
  <Application>Microsoft Office Word</Application>
  <DocSecurity>0</DocSecurity>
  <Lines>340</Lines>
  <Paragraphs>9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Danielle Rietveld</dc:creator>
  <cp:keywords>Aug 2012 rev</cp:keywords>
  <cp:lastModifiedBy>Alisha Dsouza</cp:lastModifiedBy>
  <cp:revision>12</cp:revision>
  <cp:lastPrinted>2013-05-29T14:32:00Z</cp:lastPrinted>
  <dcterms:created xsi:type="dcterms:W3CDTF">2018-07-26T13:07:00Z</dcterms:created>
  <dcterms:modified xsi:type="dcterms:W3CDTF">2018-07-3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